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15102FC0" w:rsidR="008421D2" w:rsidRPr="00440D99" w:rsidRDefault="00265354" w:rsidP="00440D99">
      <w:pPr>
        <w:rPr>
          <w:sz w:val="28"/>
          <w:szCs w:val="28"/>
        </w:rPr>
      </w:pPr>
      <w:r>
        <w:rPr>
          <w:sz w:val="28"/>
          <w:szCs w:val="28"/>
        </w:rPr>
        <w:t xml:space="preserve">Disentangling the </w:t>
      </w:r>
      <w:r w:rsidR="00C84518">
        <w:rPr>
          <w:sz w:val="28"/>
          <w:szCs w:val="28"/>
        </w:rPr>
        <w:t xml:space="preserve">drivers and trade-offs </w:t>
      </w:r>
      <w:r>
        <w:rPr>
          <w:sz w:val="28"/>
          <w:szCs w:val="28"/>
        </w:rPr>
        <w:t xml:space="preserve">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Pr>
          <w:sz w:val="28"/>
          <w:szCs w:val="28"/>
        </w:rPr>
        <w:t>and desert dandelion (</w:t>
      </w:r>
      <w:r w:rsidRPr="00C35975">
        <w:rPr>
          <w:i/>
          <w:sz w:val="28"/>
          <w:szCs w:val="28"/>
        </w:rPr>
        <w:t>Malacothrix glabrata</w:t>
      </w:r>
      <w:r>
        <w:rPr>
          <w:sz w:val="28"/>
          <w:szCs w:val="28"/>
        </w:rPr>
        <w:t xml:space="preserve">). </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5577DFC6" w14:textId="77777777" w:rsidR="007B52F8" w:rsidRDefault="007B52F8">
      <w:r>
        <w:br w:type="page"/>
      </w:r>
    </w:p>
    <w:p w14:paraId="2F203388" w14:textId="454DD1D6" w:rsidR="003F263E" w:rsidRDefault="003F263E" w:rsidP="00D36947">
      <w:pPr>
        <w:spacing w:line="360" w:lineRule="auto"/>
      </w:pPr>
      <w:r>
        <w:lastRenderedPageBreak/>
        <w:t>Abstract</w:t>
      </w:r>
    </w:p>
    <w:p w14:paraId="0165B404" w14:textId="4812DA26"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the capacity of creosote bush to influence the pollination of </w:t>
      </w:r>
      <w:r w:rsidR="009F7D76">
        <w:t>the</w:t>
      </w:r>
      <w:r w:rsidR="003929E6">
        <w:t xml:space="preserve"> annual understory</w:t>
      </w:r>
      <w:r w:rsidR="00DC18FB">
        <w:t xml:space="preserve"> during its phenological shift into flowering. Pollinator visitation rates to the phytometer desert dandelion</w:t>
      </w:r>
      <w:r w:rsidR="00B914AF">
        <w:t xml:space="preserve">, </w:t>
      </w:r>
      <w:r w:rsidR="00B914AF">
        <w:rPr>
          <w:i/>
        </w:rPr>
        <w:t>Malacothrix glabrata,</w:t>
      </w:r>
      <w:r w:rsidR="00DC18FB">
        <w:t xml:space="preserve">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B035A2">
        <w:t>D</w:t>
      </w:r>
      <w:r w:rsidR="00456772">
        <w:t>ecrease</w:t>
      </w:r>
      <w:r w:rsidR="00B035A2">
        <w:t>s</w:t>
      </w:r>
      <w:r w:rsidR="00456772">
        <w:t xml:space="preserve"> in visitation</w:t>
      </w:r>
      <w:r w:rsidR="00B914AF">
        <w:t xml:space="preserve"> were</w:t>
      </w:r>
      <w:r w:rsidR="00954865">
        <w:t xml:space="preserve"> driven </w:t>
      </w:r>
      <w:r w:rsidR="00456772">
        <w:t xml:space="preserve">by </w:t>
      </w:r>
      <w:r w:rsidR="000E2671">
        <w:t xml:space="preserve">syrphid flies and the </w:t>
      </w:r>
      <w:r w:rsidR="00456772">
        <w:t xml:space="preserve">responses of </w:t>
      </w:r>
      <w:r w:rsidR="000E2671">
        <w:t>solitary bees</w:t>
      </w:r>
      <w:r w:rsidR="00954865">
        <w:t xml:space="preserve">. </w:t>
      </w:r>
      <w:r w:rsidR="00456772" w:rsidRPr="00B914AF">
        <w:t>In this system, we found that</w:t>
      </w:r>
      <w:r w:rsidR="005260F3" w:rsidRPr="00B914AF">
        <w:t xml:space="preserve"> </w:t>
      </w:r>
      <w:r w:rsidR="00954865" w:rsidRPr="00B914AF">
        <w:rPr>
          <w:i/>
        </w:rPr>
        <w:t>L. tridentata</w:t>
      </w:r>
      <w:r w:rsidR="00954865" w:rsidRPr="00B914AF">
        <w:t xml:space="preserve"> </w:t>
      </w:r>
      <w:r w:rsidR="00B914AF">
        <w:t>had</w:t>
      </w:r>
      <w:r w:rsidR="00DC18FB" w:rsidRPr="00B914AF">
        <w:t xml:space="preserve"> a positive ecological effect on annual </w:t>
      </w:r>
      <w:r w:rsidR="00B914AF">
        <w:t>plant cover,</w:t>
      </w:r>
      <w:r w:rsidR="009572B0" w:rsidRPr="00B914AF">
        <w:t xml:space="preserve"> </w:t>
      </w:r>
      <w:r w:rsidR="00B914AF">
        <w:t xml:space="preserve">as well as </w:t>
      </w:r>
      <w:r w:rsidR="009572B0" w:rsidRPr="00B914AF">
        <w:t xml:space="preserve">the </w:t>
      </w:r>
      <w:r w:rsidR="00B914AF">
        <w:t xml:space="preserve">abundance and diversity of the </w:t>
      </w:r>
      <w:r w:rsidR="00DC18FB" w:rsidRPr="00B914AF">
        <w:t>arthropod communit</w:t>
      </w:r>
      <w:r w:rsidR="009572B0" w:rsidRPr="00B914AF">
        <w:t>y</w:t>
      </w:r>
      <w:r w:rsidR="00DC18FB" w:rsidRPr="00B914AF">
        <w:t xml:space="preserve"> but </w:t>
      </w:r>
      <w:r w:rsidR="006B0964" w:rsidRPr="00B914AF">
        <w:t xml:space="preserve">that it </w:t>
      </w:r>
      <w:r w:rsidR="00B914AF">
        <w:t xml:space="preserve">also </w:t>
      </w:r>
      <w:r w:rsidR="003D5314" w:rsidRPr="00B914AF">
        <w:t xml:space="preserve">had </w:t>
      </w:r>
      <w:r w:rsidR="00DC18FB" w:rsidRPr="00B914AF">
        <w:t xml:space="preserve">indirect </w:t>
      </w:r>
      <w:r w:rsidR="002A23BB" w:rsidRPr="00B914AF">
        <w:t xml:space="preserve">negative </w:t>
      </w:r>
      <w:r w:rsidR="00DC18FB" w:rsidRPr="00B914AF">
        <w:t xml:space="preserve">effects on </w:t>
      </w:r>
      <w:r w:rsidR="003E6CC5" w:rsidRPr="00B914AF">
        <w:t>pollinator visitation to</w:t>
      </w:r>
      <w:r w:rsidR="00566A7E" w:rsidRPr="00B914AF">
        <w:t xml:space="preserve"> a representative flowering </w:t>
      </w:r>
      <w:r w:rsidR="00AE25FD" w:rsidRPr="00B914AF">
        <w:t>annual plant</w:t>
      </w:r>
      <w:r w:rsidR="00DC18FB" w:rsidRPr="00B914AF">
        <w:t xml:space="preserve">. </w:t>
      </w:r>
      <w:r w:rsidR="00443747" w:rsidRPr="00B914AF">
        <w:t xml:space="preserve">These finding suggesting that the net </w:t>
      </w:r>
      <w:r w:rsidR="00B914AF">
        <w:t>outcome of association</w:t>
      </w:r>
      <w:r w:rsidR="0080585A" w:rsidRPr="00B914AF">
        <w:t xml:space="preserve"> with foundation plant species can be positive or negative depending on both the life-history stage of the protégé species tested and on the phenology of the foundation species. </w:t>
      </w:r>
      <w:r w:rsidR="001D1DAB" w:rsidRPr="00B914AF">
        <w:t>There is the capacity for these trade-offs to be widespread and a</w:t>
      </w:r>
      <w:r w:rsidR="0080585A" w:rsidRPr="00B914AF">
        <w:t xml:space="preserve">n increasing focus on further </w:t>
      </w:r>
      <w:r w:rsidR="00B914AF">
        <w:t>documenting these</w:t>
      </w:r>
      <w:r w:rsidR="00E77279" w:rsidRPr="00B914AF">
        <w:t xml:space="preserve"> trade-offs will advance both facilitation theory and </w:t>
      </w:r>
      <w:r w:rsidR="0005326A" w:rsidRPr="00B914AF">
        <w:t>assessment of selection processes that can drive co-evolutionary relationships between sh</w:t>
      </w:r>
      <w:r w:rsidR="00CC5AA6" w:rsidRPr="00B914AF">
        <w:t>r</w:t>
      </w:r>
      <w:r w:rsidR="0005326A" w:rsidRPr="00B914AF">
        <w:t>ubs, annual plants, and pollinators.</w:t>
      </w:r>
      <w:r w:rsidR="00D33A03">
        <w:t xml:space="preserve">  </w:t>
      </w:r>
    </w:p>
    <w:p w14:paraId="35B7AC22" w14:textId="77777777" w:rsidR="003F263E" w:rsidRDefault="003F263E" w:rsidP="00FE799E"/>
    <w:p w14:paraId="62537469" w14:textId="77777777" w:rsidR="003F263E" w:rsidRDefault="003F263E" w:rsidP="00FE799E"/>
    <w:p w14:paraId="36A5C034" w14:textId="21E0AD8E" w:rsidR="003F263E" w:rsidRDefault="001D1DAB" w:rsidP="00FE799E">
      <w:r>
        <w:t xml:space="preserve">Keywords: Facilitation, </w:t>
      </w:r>
      <w:r w:rsidRPr="001D1DAB">
        <w:rPr>
          <w:i/>
        </w:rPr>
        <w:t>Larrea tridentata</w:t>
      </w:r>
      <w:r>
        <w:t>, plant-pollinator, trade-off, nurse plant</w:t>
      </w:r>
    </w:p>
    <w:p w14:paraId="0FCB5F7D" w14:textId="77777777" w:rsidR="003F263E" w:rsidRDefault="003F263E" w:rsidP="00FE799E"/>
    <w:p w14:paraId="0D28BE5B" w14:textId="63972285" w:rsidR="001E4A16" w:rsidRDefault="001E4A16">
      <w:r>
        <w:br w:type="page"/>
      </w:r>
    </w:p>
    <w:p w14:paraId="73FBE1CC" w14:textId="2EE90D8E" w:rsidR="00FE799E" w:rsidRDefault="00FE799E" w:rsidP="00D36947">
      <w:pPr>
        <w:spacing w:line="360" w:lineRule="auto"/>
      </w:pPr>
      <w:r>
        <w:lastRenderedPageBreak/>
        <w:t>Introduction</w:t>
      </w:r>
    </w:p>
    <w:p w14:paraId="21123550" w14:textId="317FFA87"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6" w:tooltip="Ellison, 2005 #42" w:history="1">
        <w:r w:rsidR="00B03788">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8" w:tooltip="Filazzola, 2014 #43" w:history="1">
        <w:r w:rsidR="00B03788">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50" w:tooltip="McIntire, 2014 #17" w:history="1">
        <w:r w:rsidR="00B03788">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2" w:tooltip="Franco, 1994 #226" w:history="1">
        <w:r w:rsidR="00B03788">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31" w:tooltip="Flores, 2003 #227" w:history="1">
        <w:r w:rsidR="00B03788">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7" w:tooltip="Bertness, 1994 #129" w:history="1">
        <w:r w:rsidR="00B03788">
          <w:rPr>
            <w:noProof/>
          </w:rPr>
          <w:t>Bertness and Callaway, 1994</w:t>
        </w:r>
      </w:hyperlink>
      <w:r w:rsidR="003A3F0D">
        <w:rPr>
          <w:noProof/>
        </w:rPr>
        <w:t xml:space="preserve">; </w:t>
      </w:r>
      <w:hyperlink w:anchor="_ENREF_18" w:tooltip="Callaway, 1997 #3" w:history="1">
        <w:r w:rsidR="00B03788">
          <w:rPr>
            <w:noProof/>
          </w:rPr>
          <w:t>Callaway and Walker, 1997b</w:t>
        </w:r>
      </w:hyperlink>
      <w:r w:rsidR="003A3F0D">
        <w:rPr>
          <w:noProof/>
        </w:rPr>
        <w:t xml:space="preserve">; </w:t>
      </w:r>
      <w:hyperlink w:anchor="_ENREF_40" w:tooltip="Holzapfel, 1999 #18" w:history="1">
        <w:r w:rsidR="00B03788">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7" w:tooltip="Bertness, 1994 #129" w:history="1">
        <w:r w:rsidR="00B03788">
          <w:rPr>
            <w:noProof/>
          </w:rPr>
          <w:t>Bertness and Callaway, 1994</w:t>
        </w:r>
      </w:hyperlink>
      <w:r w:rsidR="000F77F5">
        <w:rPr>
          <w:noProof/>
        </w:rPr>
        <w:t xml:space="preserve">; </w:t>
      </w:r>
      <w:hyperlink w:anchor="_ENREF_73" w:tooltip="Schafer, 2012 #2" w:history="1">
        <w:r w:rsidR="00B03788">
          <w:rPr>
            <w:noProof/>
          </w:rPr>
          <w:t>Schafer et al., 2012</w:t>
        </w:r>
      </w:hyperlink>
      <w:r w:rsidR="000F77F5">
        <w:rPr>
          <w:noProof/>
        </w:rPr>
        <w:t xml:space="preserve">; </w:t>
      </w:r>
      <w:hyperlink w:anchor="_ENREF_85" w:tooltip="Tielbörger, 2000 #20" w:history="1">
        <w:r w:rsidR="00B03788">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2" w:tooltip="Brooker, 2008 #22" w:history="1">
        <w:r w:rsidR="00B03788">
          <w:rPr>
            <w:noProof/>
          </w:rPr>
          <w:t>Brooker et al., 2008</w:t>
        </w:r>
      </w:hyperlink>
      <w:r w:rsidR="004911BF">
        <w:rPr>
          <w:noProof/>
        </w:rPr>
        <w:t xml:space="preserve">; </w:t>
      </w:r>
      <w:hyperlink w:anchor="_ENREF_88" w:tooltip="Valiente‐Banuet, 2007 #23" w:history="1">
        <w:r w:rsidR="00B03788">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7" w:tooltip="Facelli, 2002 #24" w:history="1">
        <w:r w:rsidR="00B03788">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B03788">
          <w:rPr>
            <w:noProof/>
          </w:rPr>
          <w:t>Sotomayor and Lortie, 2015</w:t>
        </w:r>
      </w:hyperlink>
      <w:r w:rsidR="00193537">
        <w:rPr>
          <w:noProof/>
        </w:rPr>
        <w:t>)</w:t>
      </w:r>
      <w:r w:rsidR="00193537">
        <w:fldChar w:fldCharType="end"/>
      </w:r>
      <w:r w:rsidR="00FB5F10">
        <w:t xml:space="preserve">. </w:t>
      </w:r>
      <w:r w:rsidR="001C368F" w:rsidRPr="001C368F">
        <w:t xml:space="preserve">Indirect interactions </w:t>
      </w:r>
      <w:r w:rsidR="00944C9C">
        <w:t>o</w:t>
      </w:r>
      <w:r w:rsidR="001748F4">
        <w:t>ccur</w:t>
      </w:r>
      <w:r w:rsidR="001748F4" w:rsidRPr="001C368F">
        <w:t xml:space="preserve"> </w:t>
      </w:r>
      <w:r w:rsidR="001C368F" w:rsidRPr="001C368F">
        <w:t>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6" w:tooltip="Callaway, 2000 #131" w:history="1">
        <w:r w:rsidR="00B03788">
          <w:rPr>
            <w:noProof/>
          </w:rPr>
          <w:t>Callaway and Pennings, 2000</w:t>
        </w:r>
      </w:hyperlink>
      <w:r w:rsidR="003A3F0D">
        <w:rPr>
          <w:noProof/>
        </w:rPr>
        <w:t xml:space="preserve">; </w:t>
      </w:r>
      <w:hyperlink w:anchor="_ENREF_18" w:tooltip="Callaway, 1997 #3" w:history="1">
        <w:r w:rsidR="00B03788">
          <w:rPr>
            <w:noProof/>
          </w:rPr>
          <w:t>Callaway and Walker, 1997b</w:t>
        </w:r>
      </w:hyperlink>
      <w:r w:rsidR="003A3F0D">
        <w:rPr>
          <w:noProof/>
        </w:rPr>
        <w:t xml:space="preserve">; </w:t>
      </w:r>
      <w:hyperlink w:anchor="_ENREF_94" w:tooltip="Wootton, 1994 #146" w:history="1">
        <w:r w:rsidR="00B03788">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03ACE6C6" w:rsidR="00134397" w:rsidRDefault="00EC5658" w:rsidP="00134397">
      <w:pPr>
        <w:spacing w:line="360" w:lineRule="auto"/>
      </w:pPr>
      <w:r>
        <w:t>M</w:t>
      </w:r>
      <w:r w:rsidRPr="00EC5658">
        <w:t xml:space="preserve">echanisms </w:t>
      </w:r>
      <w:r w:rsidR="00F7187F" w:rsidRPr="00EC5658">
        <w:t xml:space="preserve">that </w:t>
      </w:r>
      <w:r w:rsidR="00166563" w:rsidRPr="00EC5658">
        <w:t>requir</w:t>
      </w:r>
      <w:r w:rsidR="00F7187F" w:rsidRPr="00EC5658">
        <w:t>e</w:t>
      </w:r>
      <w:r w:rsidR="00166563" w:rsidRPr="00EC5658">
        <w:t xml:space="preserve"> co-blooming dominate the study </w:t>
      </w:r>
      <w:r w:rsidRPr="00EC5658">
        <w:t>of</w:t>
      </w:r>
      <w:r w:rsidR="00166563" w:rsidRPr="00EC5658">
        <w:t xml:space="preserve"> pollinator-mediated interactions</w:t>
      </w:r>
      <w:r w:rsidR="0063198A" w:rsidRPr="00EC5658">
        <w:t>.</w:t>
      </w:r>
      <w:r w:rsidR="0063198A">
        <w:t xml:space="preserve"> </w:t>
      </w:r>
      <w:r w:rsidR="0063198A" w:rsidRPr="00EC5658">
        <w:t xml:space="preserve">These </w:t>
      </w:r>
      <w:r w:rsidRPr="00EC5658">
        <w:t xml:space="preserve">hypotheses </w:t>
      </w:r>
      <w:r w:rsidR="0063198A" w:rsidRPr="00EC5658">
        <w:t>a</w:t>
      </w:r>
      <w:r w:rsidR="0063198A">
        <w:t>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5" w:tooltip="Pyke, 1984 #28" w:history="1">
        <w:r w:rsidR="00B03788">
          <w:rPr>
            <w:noProof/>
          </w:rPr>
          <w:t>Pyke, 1984</w:t>
        </w:r>
      </w:hyperlink>
      <w:r w:rsidR="00961A99">
        <w:rPr>
          <w:noProof/>
        </w:rPr>
        <w:t xml:space="preserve">; </w:t>
      </w:r>
      <w:hyperlink w:anchor="_ENREF_66" w:tooltip="Pyke, 1977 #27" w:history="1">
        <w:r w:rsidR="00B03788">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B03788">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4" w:tooltip="Ghazoul, 2006 #95" w:history="1">
        <w:r w:rsidR="00B03788">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6" w:tooltip="Laverty, 1992 #108" w:history="1">
        <w:r w:rsidR="00B03788">
          <w:rPr>
            <w:noProof/>
          </w:rPr>
          <w:t>Laverty, 1992</w:t>
        </w:r>
      </w:hyperlink>
      <w:r w:rsidR="009154D5">
        <w:rPr>
          <w:noProof/>
        </w:rPr>
        <w:t xml:space="preserve">; </w:t>
      </w:r>
      <w:hyperlink w:anchor="_ENREF_84" w:tooltip="Thomson, 1978 #72" w:history="1">
        <w:r w:rsidR="00B03788">
          <w:rPr>
            <w:noProof/>
          </w:rPr>
          <w:t>Thomson, 1978</w:t>
        </w:r>
      </w:hyperlink>
      <w:r w:rsidR="009154D5">
        <w:rPr>
          <w:noProof/>
        </w:rPr>
        <w:t>)</w:t>
      </w:r>
      <w:r w:rsidR="009154D5">
        <w:fldChar w:fldCharType="end"/>
      </w:r>
      <w:r w:rsidR="009154D5">
        <w:t xml:space="preserve">. </w:t>
      </w:r>
      <w:r w:rsidR="002D54FB">
        <w:t xml:space="preserve">If shrubs concentrate pollinators </w:t>
      </w:r>
      <w:r w:rsidR="00EF2675">
        <w:t xml:space="preserve">that </w:t>
      </w:r>
      <w:r w:rsidR="002D54FB">
        <w:t>do not in turn visit their neighbours, competition</w:t>
      </w:r>
      <w:r w:rsidR="00A36A2D">
        <w:t xml:space="preserve"> or interference</w:t>
      </w:r>
      <w:r w:rsidR="002D54FB">
        <w:t xml:space="preserve">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can</w:t>
      </w:r>
      <w:r w:rsidR="00A715C0">
        <w:t xml:space="preserve"> </w:t>
      </w:r>
      <w:r w:rsidR="00A715C0">
        <w:lastRenderedPageBreak/>
        <w:t>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 xml:space="preserve">Shrubs </w:t>
      </w:r>
      <w:r w:rsidR="001B72BF">
        <w:t xml:space="preserve">can </w:t>
      </w:r>
      <w:r w:rsidR="00BD0BDE">
        <w:t xml:space="preserve">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51" w:tooltip="McKinney, 2010 #229" w:history="1">
        <w:r w:rsidR="00B03788">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4" w:tooltip="Bruno, 2003 #25" w:history="1">
        <w:r w:rsidR="00B03788" w:rsidRPr="000E1927">
          <w:rPr>
            <w:noProof/>
          </w:rPr>
          <w:t>Bruno et al., 2003</w:t>
        </w:r>
      </w:hyperlink>
      <w:r w:rsidR="005F55FF" w:rsidRPr="000E1927">
        <w:rPr>
          <w:noProof/>
        </w:rPr>
        <w:t xml:space="preserve">; </w:t>
      </w:r>
      <w:hyperlink w:anchor="_ENREF_17" w:tooltip="Callaway, 1997 #132" w:history="1">
        <w:r w:rsidR="00B03788" w:rsidRPr="000E1927">
          <w:rPr>
            <w:noProof/>
          </w:rPr>
          <w:t>Callaway and Walker, 1997a</w:t>
        </w:r>
      </w:hyperlink>
      <w:r w:rsidR="005F55FF" w:rsidRPr="000E1927">
        <w:rPr>
          <w:noProof/>
        </w:rPr>
        <w:t xml:space="preserve">; </w:t>
      </w:r>
      <w:hyperlink w:anchor="_ENREF_64" w:tooltip="Pugnaire, 1996 #19" w:history="1">
        <w:r w:rsidR="00B03788" w:rsidRPr="000E1927">
          <w:rPr>
            <w:noProof/>
          </w:rPr>
          <w:t>Pugnaire et al., 1996</w:t>
        </w:r>
      </w:hyperlink>
      <w:r w:rsidR="005F55FF" w:rsidRPr="000E1927">
        <w:rPr>
          <w:noProof/>
        </w:rPr>
        <w:t xml:space="preserve">; </w:t>
      </w:r>
      <w:hyperlink w:anchor="_ENREF_69" w:tooltip="Rousset, 2000 #246" w:history="1">
        <w:r w:rsidR="00B03788" w:rsidRPr="000E1927">
          <w:rPr>
            <w:noProof/>
          </w:rPr>
          <w:t>Rousset and Lepart, 2000</w:t>
        </w:r>
      </w:hyperlink>
      <w:r w:rsidR="005F55FF" w:rsidRPr="000E1927">
        <w:rPr>
          <w:noProof/>
        </w:rPr>
        <w:t xml:space="preserve">; </w:t>
      </w:r>
      <w:hyperlink w:anchor="_ENREF_87" w:tooltip="Valiente-Banuet, 1991 #143" w:history="1">
        <w:r w:rsidR="00B03788" w:rsidRPr="000E1927">
          <w:rPr>
            <w:noProof/>
          </w:rPr>
          <w:t>Valiente-Banuet et al., 1991</w:t>
        </w:r>
      </w:hyperlink>
      <w:r w:rsidR="005F55FF" w:rsidRPr="000E1927">
        <w:rPr>
          <w:noProof/>
        </w:rPr>
        <w:t>)</w:t>
      </w:r>
      <w:r w:rsidR="005F55FF" w:rsidRPr="000E1927">
        <w:fldChar w:fldCharType="end"/>
      </w:r>
      <w:r w:rsidR="005F55FF" w:rsidRPr="000E1927">
        <w:t>. For example within some nurse</w:t>
      </w:r>
      <w:r w:rsidR="003943E8">
        <w:t>-</w:t>
      </w:r>
      <w:r w:rsidR="005F55FF" w:rsidRPr="000E1927">
        <w:t>plant systems</w:t>
      </w:r>
      <w:r w:rsidR="00A90F05">
        <w:t>,</w:t>
      </w:r>
      <w:r w:rsidR="005F55FF" w:rsidRPr="000E1927">
        <w:t xml:space="preserve">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B03788"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B8424B">
        <w:t xml:space="preserve"> i</w:t>
      </w:r>
      <w:r w:rsidR="00B658B9">
        <w:t xml:space="preserve">n resource allocation </w:t>
      </w:r>
      <w:r w:rsidR="00B658B9">
        <w:fldChar w:fldCharType="begin"/>
      </w:r>
      <w:r w:rsidR="00B658B9">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B658B9">
        <w:fldChar w:fldCharType="separate"/>
      </w:r>
      <w:r w:rsidR="00B658B9">
        <w:rPr>
          <w:noProof/>
        </w:rPr>
        <w:t>(</w:t>
      </w:r>
      <w:hyperlink w:anchor="_ENREF_6" w:tooltip="Bazzaz, 1987 #318" w:history="1">
        <w:r w:rsidR="00B03788">
          <w:rPr>
            <w:noProof/>
          </w:rPr>
          <w:t>Bazzaz et al., 1987</w:t>
        </w:r>
      </w:hyperlink>
      <w:r w:rsidR="00B658B9">
        <w:rPr>
          <w:noProof/>
        </w:rPr>
        <w:t>)</w:t>
      </w:r>
      <w:r w:rsidR="00B658B9">
        <w:fldChar w:fldCharType="end"/>
      </w:r>
      <w:r w:rsidR="005F55FF" w:rsidRPr="000E1927">
        <w:t>.</w:t>
      </w:r>
      <w:r w:rsidR="009E7A31">
        <w:t xml:space="preserve"> </w:t>
      </w:r>
      <w:r w:rsidR="00B658B9" w:rsidRPr="00B658B9">
        <w:t>P</w:t>
      </w:r>
      <w:r w:rsidR="00910681" w:rsidRPr="00B658B9">
        <w:t xml:space="preserve">henological </w:t>
      </w:r>
      <w:r w:rsidR="00B658B9" w:rsidRPr="00B658B9">
        <w:t>sh</w:t>
      </w:r>
      <w:r w:rsidR="005F55FF" w:rsidRPr="00B658B9">
        <w:t xml:space="preserve">ifts </w:t>
      </w:r>
      <w:r w:rsidR="00B658B9" w:rsidRPr="00B658B9">
        <w:t>are</w:t>
      </w:r>
      <w:r w:rsidR="001342AC" w:rsidRPr="00B658B9">
        <w:t xml:space="preserve"> likely a critical medi</w:t>
      </w:r>
      <w:r w:rsidR="00246187">
        <w:t>ator of the sign of net outcomes of interactions</w:t>
      </w:r>
      <w:r w:rsidR="001342AC" w:rsidRPr="00B658B9">
        <w:t xml:space="preserve"> with </w:t>
      </w:r>
      <w:r w:rsidR="00B658B9" w:rsidRPr="00B658B9">
        <w:t xml:space="preserve">flowering, </w:t>
      </w:r>
      <w:r w:rsidR="001342AC" w:rsidRPr="00B658B9">
        <w:t>foundation plant species such as shrubs.</w:t>
      </w:r>
      <w:r w:rsidR="006663B0">
        <w:t xml:space="preserve"> </w:t>
      </w:r>
    </w:p>
    <w:p w14:paraId="6FFE91CD" w14:textId="0CC7E629" w:rsidR="000327C0" w:rsidRPr="000327C0" w:rsidRDefault="00AD184E" w:rsidP="00402C49">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B03788">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B03788">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 xml:space="preserve">infrequently </w:t>
      </w:r>
      <w:r w:rsidR="00AE79EC">
        <w:t>studied</w:t>
      </w:r>
      <w:r w:rsidR="007009F1">
        <w:t xml:space="preserve">. </w:t>
      </w:r>
      <w:r w:rsidR="00FA1D5E">
        <w:t xml:space="preserve">Increases in intraspecific </w:t>
      </w:r>
      <w:r w:rsidR="00F92356">
        <w:t xml:space="preserve">density </w:t>
      </w:r>
      <w:r w:rsidR="00FA1D5E">
        <w:t xml:space="preserve">can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B03788">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30" w:tooltip="Fleming, 2001 #233" w:history="1">
        <w:r w:rsidR="00B03788">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B03788">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9" w:tooltip="Fleming, 1998 #234" w:history="1">
        <w:r w:rsidR="00B03788">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F450E4">
        <w:t xml:space="preserve">species in </w:t>
      </w:r>
      <w:r w:rsidR="00EF6005">
        <w:t>desert ecosystems is a</w:t>
      </w:r>
      <w:r w:rsidR="00923743">
        <w:t xml:space="preserve"> subject of ongoing debate</w:t>
      </w:r>
      <w:r w:rsidR="007B4AFA">
        <w:t xml:space="preserve"> (Chesson et al, 2004)</w:t>
      </w:r>
      <w:r w:rsidR="007F31D9">
        <w:t>.</w:t>
      </w:r>
      <w:r w:rsidR="00EF6005">
        <w:t xml:space="preserve"> </w:t>
      </w:r>
      <w:r w:rsidR="00901050">
        <w:t>Desert organisms</w:t>
      </w:r>
      <w:r w:rsidR="005C475E">
        <w:t xml:space="preserve"> </w:t>
      </w:r>
      <w:r w:rsidR="00901050">
        <w:t xml:space="preserve">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2" w:tooltip="Chesson, 2004 #34" w:history="1">
        <w:r w:rsidR="00B03788">
          <w:rPr>
            <w:noProof/>
          </w:rPr>
          <w:t>Chesson et al., 2004</w:t>
        </w:r>
      </w:hyperlink>
      <w:r w:rsidR="005A3F10">
        <w:rPr>
          <w:noProof/>
        </w:rPr>
        <w:t>)</w:t>
      </w:r>
      <w:r w:rsidR="005A3F10">
        <w:fldChar w:fldCharType="end"/>
      </w:r>
      <w:r w:rsidR="00353035">
        <w:t xml:space="preserve"> and</w:t>
      </w:r>
      <w:r w:rsidR="007F31D9">
        <w:t xml:space="preserve"> this</w:t>
      </w:r>
      <w:r w:rsidR="00353035">
        <w:t xml:space="preserve"> </w:t>
      </w:r>
      <w:r w:rsidR="000233A0">
        <w:t>hypothesis has</w:t>
      </w:r>
      <w:r w:rsidR="00784C31">
        <w:t xml:space="preserve"> been supported to an extent through </w:t>
      </w:r>
      <w:r w:rsidR="008D167B">
        <w:t xml:space="preserve">pollination </w:t>
      </w:r>
      <w:r w:rsidR="00901050">
        <w:t>network</w:t>
      </w:r>
      <w:r w:rsidR="00380CA9">
        <w:t xml:space="preserve"> studies</w:t>
      </w:r>
      <w:r w:rsidR="00901050">
        <w:t xml:space="preserve">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21" w:tooltip="Chacoff, 2012 #238" w:history="1">
        <w:r w:rsidR="00B03788">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w:t>
      </w:r>
      <w:r w:rsidR="00484F8A">
        <w:t xml:space="preserve">(i.e. matching between a single species of pollinator with a single species of plant) </w:t>
      </w:r>
      <w:r w:rsidR="00EF6005">
        <w:t xml:space="preserve">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B03788">
          <w:rPr>
            <w:noProof/>
          </w:rPr>
          <w:t>Simpson and Neff, 1987</w:t>
        </w:r>
      </w:hyperlink>
      <w:r w:rsidR="00EF6005">
        <w:rPr>
          <w:noProof/>
        </w:rPr>
        <w:t>)</w:t>
      </w:r>
      <w:r w:rsidR="00EF6005">
        <w:fldChar w:fldCharType="end"/>
      </w:r>
      <w:r w:rsidR="00EF6005">
        <w:t>, and bees still</w:t>
      </w:r>
      <w:r w:rsidR="009D4B36">
        <w:t xml:space="preserve"> visit even </w:t>
      </w:r>
      <w:r w:rsidR="007B4AFA">
        <w:t xml:space="preserve">the </w:t>
      </w:r>
      <w:r w:rsidR="009D4B36">
        <w:t>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9" w:tooltip="Holland, 2002 #33" w:history="1">
        <w:r w:rsidR="00B03788">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AE24E3">
        <w:t xml:space="preserve"> </w:t>
      </w:r>
      <w:r w:rsidR="008D167B" w:rsidRPr="00997288">
        <w:t xml:space="preserve">most </w:t>
      </w:r>
      <w:r w:rsidR="003F074A" w:rsidRPr="00997288">
        <w:t xml:space="preserve">plant </w:t>
      </w:r>
      <w:r w:rsidR="007630B0" w:rsidRPr="00997288">
        <w:t>species</w:t>
      </w:r>
      <w:r w:rsidR="001002EB" w:rsidRPr="00997288">
        <w:t xml:space="preserve"> nonethe</w:t>
      </w:r>
      <w:r w:rsidR="009D4B36" w:rsidRPr="00997288">
        <w:t xml:space="preserve">less interact through </w:t>
      </w:r>
      <w:r w:rsidR="001002EB" w:rsidRPr="00997288">
        <w:t>pollinators</w:t>
      </w:r>
      <w:r w:rsidR="00AE79EC" w:rsidRPr="00997288">
        <w:t xml:space="preserve"> and </w:t>
      </w:r>
      <w:r w:rsidR="00AE79EC" w:rsidRPr="00997288">
        <w:lastRenderedPageBreak/>
        <w:t>therefore the</w:t>
      </w:r>
      <w:r w:rsidR="00AE24E3" w:rsidRPr="00997288">
        <w:t>re is the potential</w:t>
      </w:r>
      <w:r w:rsidR="00AE79EC" w:rsidRPr="00997288">
        <w:t xml:space="preserve"> for competition and facilitation</w:t>
      </w:r>
      <w:r w:rsidR="00997288">
        <w:t xml:space="preserve"> between neighbouring plants to occur</w:t>
      </w:r>
      <w:r w:rsidR="00AE79EC" w:rsidRPr="00997288">
        <w:t>.</w:t>
      </w:r>
      <w:r w:rsidR="00AE79EC">
        <w:t xml:space="preserve"> </w:t>
      </w:r>
    </w:p>
    <w:p w14:paraId="36A09DEA" w14:textId="06F3A313" w:rsidR="00E16159" w:rsidRPr="00D011E8" w:rsidRDefault="00D724B4" w:rsidP="00D36947">
      <w:pPr>
        <w:spacing w:line="360" w:lineRule="auto"/>
        <w:rPr>
          <w:highlight w:val="yellow"/>
        </w:rPr>
      </w:pPr>
      <w:r w:rsidRPr="002917E9">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w:t>
      </w:r>
      <w:r w:rsidR="00AE79EC">
        <w:t xml:space="preserve">general success </w:t>
      </w:r>
      <w:r w:rsidR="001C2DFE" w:rsidRPr="002917E9">
        <w:t>of its annual understory.</w:t>
      </w:r>
      <w:r w:rsidR="001C2DFE">
        <w:t xml:space="preserve"> </w:t>
      </w:r>
      <w:r w:rsidR="00135016">
        <w:t xml:space="preserve">Single species of plants that </w:t>
      </w:r>
      <w:r w:rsidR="00535D0F">
        <w:t xml:space="preserve">are sensitive </w:t>
      </w:r>
      <w:r w:rsidR="00135016">
        <w:t>to environmental vari</w:t>
      </w:r>
      <w:r w:rsidR="00535D0F">
        <w:t xml:space="preserve">ation are called phytometers in plant science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3" w:tooltip="Clements, 1924 #4" w:history="1">
        <w:r w:rsidR="00B03788">
          <w:rPr>
            <w:noProof/>
          </w:rPr>
          <w:t>Clements and Goldsmith, 1924</w:t>
        </w:r>
      </w:hyperlink>
      <w:r w:rsidR="001C2DFE">
        <w:rPr>
          <w:noProof/>
        </w:rPr>
        <w:t>)</w:t>
      </w:r>
      <w:r w:rsidR="001C2DFE">
        <w:fldChar w:fldCharType="end"/>
      </w:r>
      <w:r w:rsidR="00DB797F">
        <w:t xml:space="preserve"> and have been recommended as a tool to study the relative importance versus intensity of plant-plant inte</w:t>
      </w:r>
      <w:r w:rsidR="009E742F">
        <w:t>r</w:t>
      </w:r>
      <w:r w:rsidR="00DB797F">
        <w:t>actio</w:t>
      </w:r>
      <w:r w:rsidR="000039AB">
        <w:t xml:space="preserve">ns as well </w:t>
      </w:r>
      <w:r w:rsidR="000039AB">
        <w:fldChar w:fldCharType="begin"/>
      </w:r>
      <w:r w:rsidR="000039AB">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0039AB">
        <w:fldChar w:fldCharType="separate"/>
      </w:r>
      <w:r w:rsidR="000039AB">
        <w:rPr>
          <w:noProof/>
        </w:rPr>
        <w:t>(</w:t>
      </w:r>
      <w:hyperlink w:anchor="_ENREF_11" w:tooltip="Brooker, 2005 #316" w:history="1">
        <w:r w:rsidR="00B03788">
          <w:rPr>
            <w:noProof/>
          </w:rPr>
          <w:t>Brooker et al., 2005</w:t>
        </w:r>
      </w:hyperlink>
      <w:r w:rsidR="000039AB">
        <w:rPr>
          <w:noProof/>
        </w:rPr>
        <w:t>)</w:t>
      </w:r>
      <w:r w:rsidR="000039AB">
        <w:fldChar w:fldCharType="end"/>
      </w:r>
      <w:r w:rsidR="00AE79EC">
        <w:t xml:space="preserve">. </w:t>
      </w:r>
      <w:r w:rsidR="001C2DFE">
        <w:t xml:space="preserve">We used the </w:t>
      </w:r>
      <w:r w:rsidR="00510EFE">
        <w:t xml:space="preserve">commonly co-occurring annual </w:t>
      </w:r>
      <w:r w:rsidR="00510EFE" w:rsidRPr="0034237C">
        <w:rPr>
          <w:i/>
        </w:rPr>
        <w:t>Malacothrix glabrata</w:t>
      </w:r>
      <w:r w:rsidR="001C2DFE">
        <w:rPr>
          <w:i/>
        </w:rPr>
        <w:t xml:space="preserve"> </w:t>
      </w:r>
      <w:r w:rsidR="001C2DFE">
        <w:t xml:space="preserve">as </w:t>
      </w:r>
      <w:r w:rsidR="004A31E0">
        <w:t xml:space="preserve">a </w:t>
      </w:r>
      <w:r w:rsidR="001C2DFE">
        <w:t xml:space="preserve">phytometer to measure </w:t>
      </w:r>
      <w:r w:rsidR="004A31E0">
        <w:t xml:space="preserve">variation in </w:t>
      </w:r>
      <w:r w:rsidR="001C2DFE">
        <w:t>pollination services</w:t>
      </w:r>
      <w:r w:rsidR="004A31E0">
        <w:t xml:space="preserve"> by environmental context</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4" w:tooltip="Jennings, 2001 #5" w:history="1">
        <w:r w:rsidR="00B03788">
          <w:rPr>
            <w:noProof/>
          </w:rPr>
          <w:t>Jennings, 2001</w:t>
        </w:r>
      </w:hyperlink>
      <w:r w:rsidR="00F841E6">
        <w:rPr>
          <w:noProof/>
        </w:rPr>
        <w:t>)</w:t>
      </w:r>
      <w:r w:rsidR="00F841E6">
        <w:fldChar w:fldCharType="end"/>
      </w:r>
      <w:r w:rsidR="00643D97">
        <w:t xml:space="preserve">, </w:t>
      </w:r>
      <w:r w:rsidR="003100E1">
        <w:t xml:space="preserve">and </w:t>
      </w:r>
      <w:r w:rsidR="00E4556C">
        <w:t>are</w:t>
      </w:r>
      <w:r w:rsidR="00F37FFD">
        <w:t xml:space="preserve"> </w:t>
      </w:r>
      <w:r w:rsidR="003100E1">
        <w:t xml:space="preserve">thus </w:t>
      </w:r>
      <w:r w:rsidR="00F37FFD">
        <w:t>a</w:t>
      </w:r>
      <w:r w:rsidR="00B55CE3">
        <w:t xml:space="preserve"> relevant</w:t>
      </w:r>
      <w:r w:rsidR="0056306C">
        <w:t xml:space="preserve"> </w:t>
      </w:r>
      <w:r w:rsidR="00E4556C">
        <w:t>system</w:t>
      </w:r>
      <w:r w:rsidR="009506B4">
        <w:t xml:space="preserve"> </w:t>
      </w:r>
      <w:r w:rsidR="00B55CE3">
        <w:t xml:space="preserve">to </w:t>
      </w:r>
      <w:r w:rsidR="00E4556C">
        <w:t>model</w:t>
      </w:r>
      <w:r w:rsidR="006870A2">
        <w:t xml:space="preserve"> </w:t>
      </w:r>
      <w:r w:rsidR="0056306C">
        <w:t xml:space="preserve">changes in </w:t>
      </w:r>
      <w:r w:rsidR="00F854F0">
        <w:t xml:space="preserve">net </w:t>
      </w:r>
      <w:r w:rsidR="0056306C">
        <w:t xml:space="preserve">interactions </w:t>
      </w:r>
      <w:r w:rsidR="00766A25">
        <w:t>within</w:t>
      </w:r>
      <w:r w:rsidR="004B603E">
        <w:t xml:space="preserve"> a </w:t>
      </w:r>
      <w:r w:rsidR="00BB129C">
        <w:t xml:space="preserve">growing </w:t>
      </w:r>
      <w:r w:rsidR="004B603E">
        <w:t>season</w:t>
      </w:r>
      <w:r w:rsidR="0056306C">
        <w:t xml:space="preserve">. </w:t>
      </w:r>
      <w:r w:rsidR="00074051">
        <w:t xml:space="preserve">We hypothesize that desert shrubs can positively </w:t>
      </w:r>
      <w:r w:rsidR="00074051" w:rsidRPr="00F02A54">
        <w:t>and negatively i</w:t>
      </w:r>
      <w:r w:rsidR="00A548C6">
        <w:t xml:space="preserve">nfluence </w:t>
      </w:r>
      <w:r w:rsidR="00074051" w:rsidRPr="00F02A54">
        <w:t>the net outcome of pollination for associ</w:t>
      </w:r>
      <w:r w:rsidR="00322747" w:rsidRPr="00F02A54">
        <w:t>ated annual plants through</w:t>
      </w:r>
      <w:r w:rsidR="00074051" w:rsidRPr="00F02A54">
        <w:t xml:space="preserve"> effects of large floral offering and extent of co-blooming with the community</w:t>
      </w:r>
      <w:r w:rsidR="00534EED">
        <w:t xml:space="preserve"> in addition to directly facilitating vegetative performance </w:t>
      </w:r>
      <w:r w:rsidR="00120CF8">
        <w:t>measures at earlier life stages</w:t>
      </w:r>
      <w:r w:rsidR="00074051" w:rsidRPr="00F02A54">
        <w:t>.</w:t>
      </w:r>
      <w:r w:rsidR="00084FCD">
        <w:t xml:space="preserve"> </w:t>
      </w:r>
      <w:r w:rsidR="00120CF8">
        <w:t>The following three</w:t>
      </w:r>
      <w:r w:rsidR="00074051">
        <w:t xml:space="preserve"> predictions</w:t>
      </w:r>
      <w:r w:rsidR="00BE2F42">
        <w:t xml:space="preserve"> were tested</w:t>
      </w:r>
      <w:r w:rsidR="00074051">
        <w:t xml:space="preserve">: 1) </w:t>
      </w:r>
      <w:r w:rsidR="00B24DAE">
        <w:t>v</w:t>
      </w:r>
      <w:r w:rsidR="00074051">
        <w:t xml:space="preserve">isitation rates to an annual phytometer species differ under a shrub canopy relative to </w:t>
      </w:r>
      <w:r w:rsidR="00B24DAE">
        <w:t xml:space="preserve">paired </w:t>
      </w:r>
      <w:r w:rsidR="00074051">
        <w:t>open microsites</w:t>
      </w:r>
      <w:r w:rsidR="00B24DAE">
        <w:t xml:space="preserve">; </w:t>
      </w:r>
      <w:r w:rsidR="00074051">
        <w:t xml:space="preserve">2) </w:t>
      </w:r>
      <w:r w:rsidR="001E3EBF">
        <w:t>p</w:t>
      </w:r>
      <w:r w:rsidR="00F02A54">
        <w:t xml:space="preserve">henological stage of the shrub </w:t>
      </w:r>
      <w:r w:rsidR="001E3EBF">
        <w:t>influences</w:t>
      </w:r>
      <w:r w:rsidR="00503083">
        <w:t xml:space="preserve"> the </w:t>
      </w:r>
      <w:r w:rsidR="00F02A54">
        <w:t xml:space="preserve">pollination rates to the </w:t>
      </w:r>
      <w:r w:rsidR="007D6BC7">
        <w:t xml:space="preserve">phytometer species; </w:t>
      </w:r>
      <w:r w:rsidR="00074051">
        <w:t>3</w:t>
      </w:r>
      <w:r w:rsidR="00074051" w:rsidRPr="00E4556C">
        <w:t xml:space="preserve">) </w:t>
      </w:r>
      <w:r w:rsidR="00D011E8" w:rsidRPr="00E4556C">
        <w:t xml:space="preserve">annual community </w:t>
      </w:r>
      <w:r w:rsidR="00E4556C" w:rsidRPr="00E4556C">
        <w:t>performance metrics including</w:t>
      </w:r>
      <w:r w:rsidR="00D011E8" w:rsidRPr="00E4556C">
        <w:t xml:space="preserve"> </w:t>
      </w:r>
      <w:r w:rsidR="00402C49" w:rsidRPr="00E4556C">
        <w:t>cover</w:t>
      </w:r>
      <w:r w:rsidR="00D011E8" w:rsidRPr="00E4556C">
        <w:t xml:space="preserve"> and richness will be higher under the shrub canopy</w:t>
      </w:r>
      <w:r w:rsidR="00074051" w:rsidRPr="00E4556C">
        <w:t>.</w:t>
      </w:r>
      <w:r w:rsidR="00074051">
        <w:t xml:space="preserve">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s</w:t>
      </w:r>
      <w:r w:rsidR="007C16FF">
        <w:t>,</w:t>
      </w:r>
      <w:r w:rsidR="00850012">
        <w:t xml:space="preserve"> but </w:t>
      </w:r>
      <w:r w:rsidR="00BE3702">
        <w:t xml:space="preserve">if </w:t>
      </w:r>
      <w:r w:rsidR="00850012">
        <w:t>shrub</w:t>
      </w:r>
      <w:r w:rsidR="007C16FF">
        <w:t>s</w:t>
      </w:r>
      <w:r w:rsidR="00850012">
        <w:t xml:space="preserve">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0DA7DA8B" w14:textId="274EEBB4" w:rsidR="003A672F" w:rsidRPr="00C4548E"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lastRenderedPageBreak/>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31C8F9D3" w14:textId="6B96A794" w:rsidR="00CE0A81" w:rsidRDefault="00427CBB" w:rsidP="00D36947">
      <w:pPr>
        <w:spacing w:line="360" w:lineRule="auto"/>
      </w:pPr>
      <w:r>
        <w:rPr>
          <w:u w:val="single"/>
        </w:rPr>
        <w:t>Phytometer specie</w:t>
      </w:r>
      <w:r w:rsidR="00505A36">
        <w:rPr>
          <w:u w:val="single"/>
        </w:rPr>
        <w:t>s</w:t>
      </w:r>
    </w:p>
    <w:p w14:paraId="03C3501D" w14:textId="46A6A697"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7" w:tooltip="Morhardt, 2004 #255" w:history="1">
        <w:r w:rsidR="00B03788">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w:t>
      </w:r>
      <w:r w:rsidR="009D3CE2">
        <w:t>ted, including bees in the genera</w:t>
      </w:r>
      <w:r w:rsidR="007B2E1D">
        <w:t xml:space="preserve">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B03788">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B03788">
          <w:rPr>
            <w:noProof/>
          </w:rPr>
          <w:t>Wainwright, 1978</w:t>
        </w:r>
      </w:hyperlink>
      <w:r w:rsidR="006E41A1">
        <w:rPr>
          <w:noProof/>
        </w:rPr>
        <w:t>)</w:t>
      </w:r>
      <w:r w:rsidR="006E41A1">
        <w:fldChar w:fldCharType="end"/>
      </w:r>
      <w:r w:rsidR="006E41A1">
        <w:t xml:space="preserve"> </w:t>
      </w:r>
      <w:r w:rsidR="007B2E1D">
        <w:t>as well as short-winged flower beetles</w:t>
      </w:r>
      <w:r w:rsidR="0061285A">
        <w:t xml:space="preserve"> of</w:t>
      </w:r>
      <w:r w:rsidR="009D3CE2">
        <w:t xml:space="preserve"> the family </w:t>
      </w:r>
      <w:r w:rsidR="009D3CE2" w:rsidRPr="009D3CE2">
        <w:rPr>
          <w:i/>
        </w:rPr>
        <w:t>Kateretidae</w:t>
      </w:r>
      <w:r w:rsidR="007B2E1D">
        <w:t xml:space="preserve">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4" w:tooltip="Cline, 2010 #8" w:history="1">
        <w:r w:rsidR="00B03788">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5" w:tooltip="Davis, 1986 #7" w:history="1">
        <w:r w:rsidR="00B03788">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411FCCE6" w:rsidR="001D3B32" w:rsidRPr="001D3B32" w:rsidRDefault="001D3B32" w:rsidP="00D36947">
      <w:pPr>
        <w:spacing w:line="360" w:lineRule="auto"/>
      </w:pPr>
      <w:r>
        <w:t xml:space="preserve">Creosote bush, </w:t>
      </w:r>
      <w:r w:rsidRPr="00DD0851">
        <w:rPr>
          <w:i/>
        </w:rPr>
        <w:t>Larrea tridentata</w:t>
      </w:r>
      <w:r>
        <w:t xml:space="preserve"> (</w:t>
      </w:r>
      <w:r w:rsidRPr="009D3CE2">
        <w:rPr>
          <w:i/>
        </w:rPr>
        <w:t>Zygophyllaceae</w:t>
      </w:r>
      <w:r>
        <w:t xml:space="preserv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8" w:tooltip="Betancourt, 1990 #239" w:history="1">
        <w:r w:rsidR="00B03788">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B03788">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B03788">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5" w:tooltip="Minckley, 1999 #241" w:history="1">
        <w:r w:rsidR="00B03788">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9" w:tooltip="Cane, 2005 #243" w:history="1">
        <w:r w:rsidR="00B03788">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10" w:tooltip="Bowers, 1994 #41" w:history="1">
        <w:r w:rsidR="00B03788">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B03788">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B03788">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B03788">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B03788" w:rsidRPr="00B145C7">
          <w:rPr>
            <w:noProof/>
          </w:rPr>
          <w:t>Schafer et al., 2012</w:t>
        </w:r>
      </w:hyperlink>
      <w:r w:rsidRPr="00B145C7">
        <w:rPr>
          <w:noProof/>
        </w:rPr>
        <w:t>)</w:t>
      </w:r>
      <w:r w:rsidRPr="00B145C7">
        <w:fldChar w:fldCharType="end"/>
      </w:r>
      <w:r w:rsidRPr="00B145C7">
        <w:t>.</w:t>
      </w:r>
      <w:r>
        <w:t xml:space="preserve"> </w:t>
      </w:r>
    </w:p>
    <w:p w14:paraId="38063578" w14:textId="77777777" w:rsidR="00DD53D4" w:rsidRDefault="00DD53D4" w:rsidP="00D36947">
      <w:pPr>
        <w:spacing w:line="360" w:lineRule="auto"/>
        <w:rPr>
          <w:u w:val="single"/>
        </w:rPr>
      </w:pPr>
    </w:p>
    <w:p w14:paraId="7E25DD4F" w14:textId="77777777" w:rsidR="00DD53D4" w:rsidRDefault="00DD53D4" w:rsidP="00D36947">
      <w:pPr>
        <w:spacing w:line="360" w:lineRule="auto"/>
        <w:rPr>
          <w:u w:val="single"/>
        </w:rPr>
      </w:pPr>
    </w:p>
    <w:p w14:paraId="4EA42FE1" w14:textId="23C2AAF9" w:rsidR="00356BDB" w:rsidRPr="00945494" w:rsidRDefault="00727557" w:rsidP="00D36947">
      <w:pPr>
        <w:spacing w:line="360" w:lineRule="auto"/>
        <w:rPr>
          <w:u w:val="single"/>
        </w:rPr>
      </w:pPr>
      <w:r>
        <w:rPr>
          <w:u w:val="single"/>
        </w:rPr>
        <w:lastRenderedPageBreak/>
        <w:t>Study design</w:t>
      </w:r>
    </w:p>
    <w:p w14:paraId="0BCDB4C4" w14:textId="02908A9F" w:rsidR="004F1A07" w:rsidRDefault="005E3BA0" w:rsidP="00D36947">
      <w:pPr>
        <w:spacing w:line="360" w:lineRule="auto"/>
      </w:pPr>
      <w:r>
        <w:t xml:space="preserve">A total of </w:t>
      </w:r>
      <w:r w:rsidR="00E51A53" w:rsidRPr="00E51A53">
        <w:t xml:space="preserve">60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9A7911">
        <w:t xml:space="preserve"> </w:t>
      </w:r>
      <w:r w:rsidR="009A7911" w:rsidRPr="006D4B10">
        <w:t>(mean width: 336 cm, mean height: 209 cm)</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r w:rsidR="003138FC">
        <w:t>.</w:t>
      </w:r>
      <w:r w:rsidR="00A00B14">
        <w:t xml:space="preserve"> </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EA7A973" w:rsidR="004D3DEB" w:rsidRDefault="00AA033E" w:rsidP="00D36947">
      <w:pPr>
        <w:spacing w:line="360" w:lineRule="auto"/>
      </w:pPr>
      <w:r w:rsidRPr="00F465EA">
        <w:rPr>
          <w:i/>
        </w:rPr>
        <w:t>M. glabrata</w:t>
      </w:r>
      <w:r>
        <w:t xml:space="preserve"> were </w:t>
      </w:r>
      <w:r w:rsidR="00945494">
        <w:t>gathered</w:t>
      </w:r>
      <w:r w:rsidR="00DD53D4">
        <w:t xml:space="preserve"> freshly each morning</w:t>
      </w:r>
      <w:r w:rsidR="00966C92">
        <w:t xml:space="preserve"> </w:t>
      </w:r>
      <w:r w:rsidR="002F7980">
        <w:t xml:space="preserve">from </w:t>
      </w:r>
      <w:r w:rsidR="00945494">
        <w:t>nearby (&lt;</w:t>
      </w:r>
      <w:r w:rsidR="00F465EA">
        <w:t xml:space="preserve"> </w:t>
      </w:r>
      <w:r w:rsidR="00945494">
        <w:t xml:space="preserve">3 km) </w:t>
      </w:r>
      <w:r>
        <w:t>populations where they</w:t>
      </w:r>
      <w:r w:rsidR="002F7980">
        <w:t xml:space="preserve"> </w:t>
      </w:r>
      <w:r w:rsidR="00AE2B73">
        <w:t xml:space="preserve">seasonally </w:t>
      </w:r>
      <w:r>
        <w:t>coexist</w:t>
      </w:r>
      <w:r w:rsidR="002F7980">
        <w:t xml:space="preserve"> with </w:t>
      </w:r>
      <w:r w:rsidR="00F3485C" w:rsidRPr="00F3485C">
        <w:rPr>
          <w:i/>
        </w:rPr>
        <w:t>L</w:t>
      </w:r>
      <w:r w:rsidR="00F3485C">
        <w:rPr>
          <w:i/>
        </w:rPr>
        <w:t>.</w:t>
      </w:r>
      <w:r w:rsidR="002F7980">
        <w:rPr>
          <w:i/>
        </w:rPr>
        <w:t xml:space="preserve"> tridentata</w:t>
      </w:r>
      <w:r w:rsidR="00011768">
        <w:rPr>
          <w:i/>
        </w:rPr>
        <w:t>.</w:t>
      </w:r>
      <w:r w:rsidR="00287BED">
        <w:t xml:space="preserve"> </w:t>
      </w:r>
      <w:r w:rsidR="00011768">
        <w:t xml:space="preserve">These </w:t>
      </w:r>
      <w:r w:rsidR="00402C49">
        <w:t>plants</w:t>
      </w:r>
      <w:r w:rsidR="003E7AF6">
        <w:t xml:space="preserve"> </w:t>
      </w:r>
      <w:r w:rsidR="00011768">
        <w:t>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w:t>
      </w:r>
      <w:r w:rsidR="00427572">
        <w:t xml:space="preserve">at each </w:t>
      </w:r>
      <w:r w:rsidR="00011768">
        <w:t xml:space="preserve">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9" w:tooltip="Bosch, 2001 #253" w:history="1">
        <w:r w:rsidR="00B03788">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rsidR="00287BED">
        <w:t>,</w:t>
      </w:r>
      <w:r w:rsidR="00F3485C">
        <w:t xml:space="preserve"> and </w:t>
      </w:r>
      <w:r w:rsidR="00011768">
        <w:t>t</w:t>
      </w:r>
      <w:r w:rsidR="00287BED">
        <w:t>he flowerheads</w:t>
      </w:r>
      <w:r w:rsidR="009309CC">
        <w:t xml:space="preserve"> of </w:t>
      </w:r>
      <w:r w:rsidR="00CE3BBD">
        <w:rPr>
          <w:i/>
        </w:rPr>
        <w:t>M. glabrata</w:t>
      </w:r>
      <w:r w:rsidR="00CC0F91">
        <w:t xml:space="preserve"> </w:t>
      </w:r>
      <w:r w:rsidR="009309CC">
        <w:t xml:space="preserve">were trimmed </w:t>
      </w:r>
      <w:r w:rsidR="00CC0F91">
        <w:t xml:space="preserve">to </w:t>
      </w:r>
      <w:r w:rsidR="00287BED">
        <w:t>equal numbers</w:t>
      </w:r>
      <w:r w:rsidR="00CC0F91">
        <w:t xml:space="preserve"> between </w:t>
      </w:r>
      <w:r w:rsidR="00287BED">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w:t>
      </w:r>
      <w:r w:rsidR="00A60E2F" w:rsidRPr="00402C49">
        <w:rPr>
          <w:i/>
        </w:rPr>
        <w:t>in</w:t>
      </w:r>
      <w:r w:rsidR="0020367A" w:rsidRPr="00402C49">
        <w:rPr>
          <w:i/>
        </w:rPr>
        <w:t xml:space="preserve"> s</w:t>
      </w:r>
      <w:r w:rsidR="00A60E2F" w:rsidRPr="00402C49">
        <w:rPr>
          <w:i/>
        </w:rPr>
        <w:t>itu</w:t>
      </w:r>
      <w:r w:rsidR="00A60E2F">
        <w:t xml:space="preserve">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8" w:tooltip="Lortie, 2012 #289" w:history="1">
        <w:r w:rsidR="00B03788">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w:t>
      </w:r>
      <w:r w:rsidR="00465E1C">
        <w:lastRenderedPageBreak/>
        <w:t xml:space="preserve">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13AB3640" w:rsidR="00B23B9C" w:rsidRDefault="00402C49" w:rsidP="00D36947">
      <w:pPr>
        <w:spacing w:line="360" w:lineRule="auto"/>
      </w:pPr>
      <w:r>
        <w:t>Plant-pollinator</w:t>
      </w:r>
      <w:r w:rsidR="00EE293B">
        <w:t xml:space="preserve">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t>
      </w:r>
      <w:r w:rsidR="000174FA">
        <w:t xml:space="preserve">when an </w:t>
      </w:r>
      <w:r w:rsidR="004D3DEB">
        <w:t>insect 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 xml:space="preserve">initial </w:t>
      </w:r>
      <w:r>
        <w:t xml:space="preserve">floral </w:t>
      </w:r>
      <w:r w:rsidR="00FD75D2">
        <w:t>contact and when</w:t>
      </w:r>
      <w:r>
        <w:t xml:space="preserve"> the</w:t>
      </w:r>
      <w:r w:rsidR="00FD75D2">
        <w:t xml:space="preserve"> visitor departed from physical contact</w:t>
      </w:r>
      <w:r w:rsidR="00225181">
        <w:t xml:space="preserve"> of</w:t>
      </w:r>
      <w:r w:rsidR="00FD75D2">
        <w:t xml:space="preserve"> </w:t>
      </w:r>
      <w:r w:rsidR="00E01B47">
        <w:t>the final flower and left the field of view</w:t>
      </w:r>
      <w:r w:rsidR="00634992">
        <w:t xml:space="preserve">. </w:t>
      </w:r>
      <w:r>
        <w:t>Foraging</w:t>
      </w:r>
      <w:r w:rsidR="009B777A">
        <w:t xml:space="preserve"> duration included </w:t>
      </w:r>
      <w:r w:rsidR="006D7FC9">
        <w:t>flower-to</w:t>
      </w:r>
      <w:r w:rsidR="009B777A">
        <w:t xml:space="preserve">-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2E04BB">
        <w:t>A total of f</w:t>
      </w:r>
      <w:r w:rsidR="002E04BB" w:rsidRPr="000B2215">
        <w:t xml:space="preserve">ive </w:t>
      </w:r>
      <w:r w:rsidR="004D3DEB" w:rsidRPr="000B2215">
        <w:t>videos were omitted due to</w:t>
      </w:r>
      <w:r w:rsidR="00901BA2" w:rsidRPr="000B2215">
        <w:t xml:space="preserve"> disturba</w:t>
      </w:r>
      <w:r w:rsidR="00854283" w:rsidRPr="000B2215">
        <w:t>nce or battery failure</w:t>
      </w:r>
      <w:r w:rsidR="00901BA2" w:rsidRPr="000B2215">
        <w:t>.</w:t>
      </w:r>
    </w:p>
    <w:p w14:paraId="2EEDAD3E" w14:textId="75EAF778"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5" w:tooltip="Kearns, 1993 #266" w:history="1">
        <w:r w:rsidR="00B03788">
          <w:rPr>
            <w:noProof/>
          </w:rPr>
          <w:t>Kearns and Inouye, 1993</w:t>
        </w:r>
      </w:hyperlink>
      <w:r>
        <w:rPr>
          <w:noProof/>
        </w:rPr>
        <w:t>)</w:t>
      </w:r>
      <w:r>
        <w:fldChar w:fldCharType="end"/>
      </w:r>
      <w:r>
        <w:t>. At 100 x magnification, 10 longitudinal transects (18 mm long) of pollen</w:t>
      </w:r>
      <w:r w:rsidR="0005060A">
        <w:t xml:space="preserve"> in addition to the stigma</w:t>
      </w:r>
      <w:r>
        <w:t xml:space="preserve"> were counted per slide. Heterospecific pollen grains were imaged using a Canon 60D SLR with 60mm macro lens into microscope afocally. </w:t>
      </w:r>
    </w:p>
    <w:p w14:paraId="185AD790" w14:textId="6C45BA0B" w:rsidR="001F33DE" w:rsidRDefault="0041446E" w:rsidP="001F33DE">
      <w:pPr>
        <w:tabs>
          <w:tab w:val="left" w:pos="1335"/>
        </w:tabs>
        <w:spacing w:line="360" w:lineRule="auto"/>
        <w:rPr>
          <w:u w:val="single"/>
        </w:rPr>
      </w:pPr>
      <w:r>
        <w:rPr>
          <w:u w:val="single"/>
        </w:rPr>
        <w:t>C</w:t>
      </w:r>
      <w:r w:rsidR="001F33DE">
        <w:rPr>
          <w:u w:val="single"/>
        </w:rPr>
        <w:t>ommunity-level effects of shrub species</w:t>
      </w:r>
    </w:p>
    <w:p w14:paraId="3652CC44" w14:textId="6329D2C3" w:rsidR="009F59F6" w:rsidRDefault="00F74C2B" w:rsidP="00D36947">
      <w:pPr>
        <w:tabs>
          <w:tab w:val="left" w:pos="6195"/>
        </w:tabs>
        <w:spacing w:line="360" w:lineRule="auto"/>
      </w:pPr>
      <w:r>
        <w:t xml:space="preserve">The </w:t>
      </w:r>
      <w:r w:rsidR="009273DE">
        <w:t>arthropod communities</w:t>
      </w:r>
      <w:r>
        <w:t xml:space="preserve"> were sampled</w:t>
      </w:r>
      <w:r w:rsidR="009273DE">
        <w:t xml:space="preserve"> to </w:t>
      </w:r>
      <w:r w:rsidR="00A22549">
        <w:t>provide an estimate of pollinator availability for each microsite and t</w:t>
      </w:r>
      <w:r>
        <w:t xml:space="preserve">o assess if </w:t>
      </w:r>
      <w:r w:rsidRPr="002918EF">
        <w:rPr>
          <w:i/>
        </w:rPr>
        <w:t>L. tridentata</w:t>
      </w:r>
      <w:r w:rsidR="00CE4665">
        <w:t xml:space="preserve"> acts</w:t>
      </w:r>
      <w:r w:rsidR="00A22549">
        <w:t xml:space="preserve"> as</w:t>
      </w:r>
      <w:r>
        <w:t xml:space="preserve"> a foundation species </w:t>
      </w:r>
      <w:r w:rsidR="00233D56">
        <w:t>for other taxa</w:t>
      </w:r>
      <w:r>
        <w:t xml:space="preserve">. </w:t>
      </w:r>
      <w:r w:rsidR="00170E95">
        <w:t xml:space="preserve">Yellow, </w:t>
      </w:r>
      <w:r w:rsidR="00170E95">
        <w:lastRenderedPageBreak/>
        <w:t>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629F4B26"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B03788">
          <w:rPr>
            <w:noProof/>
          </w:rPr>
          <w:t>Ascher and Pickering, 2015</w:t>
        </w:r>
      </w:hyperlink>
      <w:r w:rsidR="007C502B">
        <w:rPr>
          <w:noProof/>
        </w:rPr>
        <w:t xml:space="preserve">; </w:t>
      </w:r>
      <w:hyperlink w:anchor="_ENREF_53" w:tooltip="Michener, 2000 #258" w:history="1">
        <w:r w:rsidR="00B03788">
          <w:rPr>
            <w:noProof/>
          </w:rPr>
          <w:t>Michener, 2000</w:t>
        </w:r>
      </w:hyperlink>
      <w:r w:rsidR="007C502B">
        <w:rPr>
          <w:noProof/>
        </w:rPr>
        <w:t xml:space="preserve">; </w:t>
      </w:r>
      <w:hyperlink w:anchor="_ENREF_54" w:tooltip="Michener, 1994 #12" w:history="1">
        <w:r w:rsidR="00B03788">
          <w:rPr>
            <w:noProof/>
          </w:rPr>
          <w:t>Michener et al., 1994</w:t>
        </w:r>
      </w:hyperlink>
      <w:r w:rsidR="007C502B">
        <w:rPr>
          <w:noProof/>
        </w:rPr>
        <w:t xml:space="preserve">; </w:t>
      </w:r>
      <w:hyperlink w:anchor="_ENREF_56" w:tooltip="Miranda, 2013 #259" w:history="1">
        <w:r w:rsidR="00B03788">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6" w:tooltip="Grissell, 1990 #263" w:history="1">
        <w:r w:rsidR="00B03788">
          <w:rPr>
            <w:noProof/>
          </w:rPr>
          <w:t>Grissell and Schauff, 1990</w:t>
        </w:r>
      </w:hyperlink>
      <w:r w:rsidR="00C369D4">
        <w:rPr>
          <w:noProof/>
        </w:rPr>
        <w:t xml:space="preserve">; </w:t>
      </w:r>
      <w:hyperlink w:anchor="_ENREF_49" w:tooltip="Marshall, 2012 #262" w:history="1">
        <w:r w:rsidR="00B03788">
          <w:rPr>
            <w:noProof/>
          </w:rPr>
          <w:t>Marshall, 2012</w:t>
        </w:r>
      </w:hyperlink>
      <w:r w:rsidR="00C369D4">
        <w:rPr>
          <w:noProof/>
        </w:rPr>
        <w:t xml:space="preserve">; </w:t>
      </w:r>
      <w:hyperlink w:anchor="_ENREF_83" w:tooltip="Teskey, 1981 #264" w:history="1">
        <w:r w:rsidR="00B03788">
          <w:rPr>
            <w:noProof/>
          </w:rPr>
          <w:t>Teskey et al., 1981</w:t>
        </w:r>
      </w:hyperlink>
      <w:r w:rsidR="00C369D4">
        <w:rPr>
          <w:noProof/>
        </w:rPr>
        <w:t xml:space="preserve">; </w:t>
      </w:r>
      <w:hyperlink w:anchor="_ENREF_86" w:tooltip="Triplehorn, 2005 #260" w:history="1">
        <w:r w:rsidR="00B03788">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B03788">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w:t>
      </w:r>
      <w:r w:rsidR="00867395">
        <w:t xml:space="preserve">to </w:t>
      </w:r>
      <w:r w:rsidR="00E61738">
        <w:t xml:space="preserve">taxonomic </w:t>
      </w:r>
      <w:r w:rsidR="00EB08B5">
        <w:t xml:space="preserve">order. Hemipteran nymphs that could not be identified to family were </w:t>
      </w:r>
      <w:r w:rsidR="00B05977">
        <w:t xml:space="preserve">aggregated </w:t>
      </w:r>
      <w:r w:rsidR="007716DA">
        <w:t xml:space="preserve">for </w:t>
      </w:r>
      <w:r w:rsidR="00EB08B5">
        <w:t>diversity analyses</w:t>
      </w:r>
      <w:r w:rsidR="008C0B47">
        <w:t xml:space="preserve">.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p>
    <w:p w14:paraId="3D24D7C9" w14:textId="5E075E9F"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w:t>
      </w:r>
      <w:r w:rsidR="003F7F68">
        <w:lastRenderedPageBreak/>
        <w:t>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05060A">
        <w:t xml:space="preserve">the frequency of </w:t>
      </w:r>
      <w:r w:rsidR="00226C22">
        <w:t xml:space="preserve">foraging </w:t>
      </w:r>
      <w:r w:rsidR="000B30AD">
        <w:t>instance</w:t>
      </w:r>
      <w:r w:rsidR="0005060A">
        <w:t>s</w:t>
      </w:r>
      <w:r w:rsidR="000B30AD">
        <w:t xml:space="preserve"> </w:t>
      </w:r>
      <w:r>
        <w:t xml:space="preserve">was recorded. The identity and </w:t>
      </w:r>
      <w:r w:rsidR="00126C9F">
        <w:t>behaviour of the visitors were</w:t>
      </w:r>
      <w:r>
        <w:t xml:space="preserve"> recorded and </w:t>
      </w:r>
      <w:r w:rsidR="0005060A">
        <w:t xml:space="preserve">voucher </w:t>
      </w:r>
      <w:r w:rsidR="00A61F48">
        <w:t>insects were collected</w:t>
      </w:r>
      <w:r w:rsidR="004C3320">
        <w:t xml:space="preserve"> </w:t>
      </w:r>
      <w:r w:rsidR="0005060A">
        <w:t xml:space="preserve">when possible </w:t>
      </w:r>
      <w:r w:rsidR="004C3320">
        <w:t>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0700D0CD" w:rsidR="0019001B" w:rsidRDefault="0018395C" w:rsidP="00D36947">
      <w:pPr>
        <w:tabs>
          <w:tab w:val="left" w:pos="1335"/>
        </w:tabs>
        <w:spacing w:line="360" w:lineRule="auto"/>
        <w:rPr>
          <w:u w:val="single"/>
        </w:rPr>
      </w:pPr>
      <w:r>
        <w:rPr>
          <w:u w:val="single"/>
        </w:rPr>
        <w:t>Statistical Analysis</w:t>
      </w:r>
    </w:p>
    <w:p w14:paraId="6BD65FFE" w14:textId="3D7ECD05" w:rsidR="00C75C69" w:rsidRDefault="00C75C69" w:rsidP="00C75C69">
      <w:pPr>
        <w:tabs>
          <w:tab w:val="left" w:pos="1335"/>
        </w:tabs>
        <w:spacing w:line="360" w:lineRule="auto"/>
      </w:pPr>
      <w:r>
        <w:t>All statistical analyses were performed using R</w:t>
      </w:r>
      <w:r w:rsidR="003B0850">
        <w:t xml:space="preserve"> (R development core team 2018) and all code is available in this project’s repository (</w:t>
      </w:r>
      <w:r w:rsidR="003B0850" w:rsidRPr="003B0850">
        <w:t>https://github.com/jennabraun/larrea.facilitation</w:t>
      </w:r>
      <w:r w:rsidR="003B0850">
        <w:t>).</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7CE9D5F6"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C75C69">
        <w:t xml:space="preserve"> (GLMM, lme4)</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r w:rsidR="00557475">
        <w:t>,</w:t>
      </w:r>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w:t>
      </w:r>
      <w:r w:rsidR="000A1CDB">
        <w:t>s</w:t>
      </w:r>
      <w:r w:rsidR="002B55CE">
        <w:t xml:space="preserve">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31465A55" w:rsidR="004268A8" w:rsidRDefault="00354C9D" w:rsidP="00D36947">
      <w:pPr>
        <w:tabs>
          <w:tab w:val="left" w:pos="1335"/>
        </w:tabs>
        <w:spacing w:line="360" w:lineRule="auto"/>
      </w:pPr>
      <w:r>
        <w:lastRenderedPageBreak/>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w:t>
      </w:r>
      <w:r w:rsidR="00402C49">
        <w:t>foraging</w:t>
      </w:r>
      <w:r w:rsidR="002E1744">
        <w:t xml:space="preserve">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w:t>
      </w:r>
      <w:r w:rsidR="00402C49">
        <w:t>foraging</w:t>
      </w:r>
      <w:r w:rsidR="005F7698">
        <w:t xml:space="preserve"> durat</w:t>
      </w:r>
      <w:r w:rsidR="00E42D05">
        <w:t>ion as the response variable</w:t>
      </w:r>
      <w:r w:rsidR="003B0850">
        <w:t>;</w:t>
      </w:r>
      <w:r w:rsidR="00147C34">
        <w:t xml:space="preserve"> </w:t>
      </w:r>
      <w:r w:rsidR="00357EA3">
        <w:t xml:space="preserve">in all cases least-squares </w:t>
      </w:r>
      <w:r w:rsidR="00357EA3" w:rsidRPr="009F21F3">
        <w:rPr>
          <w:i/>
        </w:rPr>
        <w:t>post hoc</w:t>
      </w:r>
      <w:r w:rsidR="00357EA3">
        <w:t xml:space="preserve"> tests (lsmeans) were used on any significant interactions and the Rep ID was included as a random effect.</w:t>
      </w:r>
    </w:p>
    <w:p w14:paraId="7013149A" w14:textId="4F36D6D5" w:rsidR="00354C9D" w:rsidRDefault="00E16B12" w:rsidP="00D36947">
      <w:pPr>
        <w:tabs>
          <w:tab w:val="left" w:pos="1335"/>
        </w:tabs>
        <w:spacing w:line="360" w:lineRule="auto"/>
      </w:pPr>
      <w:r>
        <w:t>Q</w:t>
      </w:r>
      <w:r w:rsidR="000A1CDB">
        <w:t>uasipoisson models (</w:t>
      </w:r>
      <w:r w:rsidR="00354C9D" w:rsidRPr="00357EA3">
        <w:t>glmmPQL</w:t>
      </w:r>
      <w:r w:rsidR="000A1CDB">
        <w:t>, MASS</w:t>
      </w:r>
      <w:r w:rsidR="00354C9D" w:rsidRPr="00357EA3">
        <w:t xml:space="preserve">) </w:t>
      </w:r>
      <w:r>
        <w:t xml:space="preserve">were fit </w:t>
      </w:r>
      <w:r w:rsidR="00354C9D" w:rsidRPr="00357EA3">
        <w:t>with</w:t>
      </w:r>
      <w:r w:rsidR="00354C9D">
        <w:t xml:space="preserve"> conspecific and heterospecific pollen deposition as response variables. </w:t>
      </w:r>
      <w:r w:rsidR="004A4B98">
        <w:t>D</w:t>
      </w:r>
      <w:r w:rsidR="00354C9D">
        <w:t xml:space="preserve">istance to </w:t>
      </w:r>
      <w:r w:rsidR="00354C9D" w:rsidRPr="00031660">
        <w:rPr>
          <w:i/>
        </w:rPr>
        <w:t>L. tridentata</w:t>
      </w:r>
      <w:r w:rsidR="00354C9D">
        <w:t xml:space="preserve">, distance to the nearest conspecific neighbour and the number of </w:t>
      </w:r>
      <w:r w:rsidR="00354C9D" w:rsidRPr="00031660">
        <w:rPr>
          <w:i/>
        </w:rPr>
        <w:t>M. glabrata</w:t>
      </w:r>
      <w:r w:rsidR="00354C9D">
        <w:t xml:space="preserve"> flowers </w:t>
      </w:r>
      <w:r w:rsidR="004A4B98">
        <w:t xml:space="preserve">were modeled </w:t>
      </w:r>
      <w:r w:rsidR="00354C9D">
        <w:t>as predictors. The sample ID nested in the flower ID nested in the plant was used as a random effect.</w:t>
      </w:r>
    </w:p>
    <w:p w14:paraId="666FAF55" w14:textId="5C902352" w:rsidR="002E1596" w:rsidRPr="00357EA3" w:rsidRDefault="007E40DC" w:rsidP="00D36947">
      <w:pPr>
        <w:tabs>
          <w:tab w:val="left" w:pos="1335"/>
        </w:tabs>
        <w:spacing w:line="360" w:lineRule="auto"/>
        <w:rPr>
          <w:u w:val="single"/>
        </w:rPr>
      </w:pPr>
      <w:r>
        <w:rPr>
          <w:u w:val="single"/>
        </w:rPr>
        <w:t>C</w:t>
      </w:r>
      <w:r w:rsidR="00354C9D" w:rsidRPr="00357EA3">
        <w:rPr>
          <w:u w:val="single"/>
        </w:rPr>
        <w:t>ommunity</w:t>
      </w:r>
      <w:r w:rsidR="004D6182">
        <w:rPr>
          <w:u w:val="single"/>
        </w:rPr>
        <w:t>-</w:t>
      </w:r>
      <w:r w:rsidR="00354C9D" w:rsidRPr="00357EA3">
        <w:rPr>
          <w:u w:val="single"/>
        </w:rPr>
        <w:t>level shrub effects</w:t>
      </w:r>
    </w:p>
    <w:p w14:paraId="65A63674" w14:textId="6F857422" w:rsidR="009E7102" w:rsidRDefault="007E40DC" w:rsidP="00D36947">
      <w:pPr>
        <w:spacing w:line="360" w:lineRule="auto"/>
      </w:pPr>
      <w:r>
        <w:t>Ne</w:t>
      </w:r>
      <w:r w:rsidR="005B30E9">
        <w:t xml:space="preserve">gative </w:t>
      </w:r>
      <w:r w:rsidR="009E7102">
        <w:t>binomial</w:t>
      </w:r>
      <w:r w:rsidR="00B647FA">
        <w:t xml:space="preserve"> GLMM</w:t>
      </w:r>
      <w:r w:rsidR="00460A3A">
        <w:t>s</w:t>
      </w:r>
      <w:r w:rsidR="00B647FA">
        <w:t xml:space="preserve"> </w:t>
      </w:r>
      <w:r w:rsidR="00357EA3">
        <w:t>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rsidR="006546EC">
        <w:t xml:space="preserve"> w</w:t>
      </w:r>
      <w:r w:rsidR="00460A3A">
        <w:t>ere</w:t>
      </w:r>
      <w:r w:rsidR="00724BD3">
        <w:t xml:space="preserve"> used to test for</w:t>
      </w:r>
      <w:r w:rsidR="009B4982">
        <w:t xml:space="preserve"> relative shrub effects on the local community</w:t>
      </w:r>
      <w:r w:rsidR="009F21F3">
        <w:t xml:space="preserve"> (glmer.nb</w:t>
      </w:r>
      <w:r w:rsidR="000A1CDB">
        <w:t>, lme4</w:t>
      </w:r>
      <w:r w:rsidR="009F21F3">
        <w:t>)</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w:t>
      </w:r>
      <w:r w:rsidR="003B0850">
        <w:t>comprised</w:t>
      </w:r>
      <w:r w:rsidR="00B647FA">
        <w:t xml:space="preserve">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rsidR="006546EC">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w:t>
      </w:r>
      <w:r w:rsidR="00F9256D">
        <w:t>s</w:t>
      </w:r>
      <w:r w:rsidR="00B32E02">
        <w:t xml:space="preserve"> (lme4) were</w:t>
      </w:r>
      <w:r w:rsidR="009E7102">
        <w:t xml:space="preserve"> used to determine differences in </w:t>
      </w:r>
      <w:r w:rsidR="002B04AB">
        <w:t xml:space="preserve">arthropod species richness and </w:t>
      </w:r>
      <w:r w:rsidR="009E7102">
        <w:t>bee abundance between the treatments</w:t>
      </w:r>
      <w:r w:rsidR="00201C59">
        <w:t>, and negative binomial GLMM</w:t>
      </w:r>
      <w:r w:rsidR="00F9256D">
        <w:t>s</w:t>
      </w:r>
      <w:r w:rsidR="00201C59">
        <w:t xml:space="preserve"> (</w:t>
      </w:r>
      <w:r w:rsidR="0040242B">
        <w:t>glmer.nb</w:t>
      </w:r>
      <w:r w:rsidR="000A1CDB">
        <w:t>, lme4</w:t>
      </w:r>
      <w:r w:rsidR="00201C59">
        <w:t>) w</w:t>
      </w:r>
      <w:r w:rsidR="009F21F3">
        <w:t>ere</w:t>
      </w:r>
      <w:r w:rsidR="00201C59">
        <w:t xml:space="preserve">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w:t>
      </w:r>
      <w:r w:rsidR="003B0850">
        <w:t xml:space="preserve"> and height</w:t>
      </w:r>
      <w:r w:rsidR="004540D2">
        <w:t xml:space="preserve"> as predictors.</w:t>
      </w:r>
      <w:r w:rsidR="00357EA3">
        <w:t xml:space="preserve"> In all cases</w:t>
      </w:r>
      <w:r w:rsidR="00CA753D">
        <w:t>,</w:t>
      </w:r>
      <w:r w:rsidR="00357EA3">
        <w:t xml:space="preserve"> least-squares </w:t>
      </w:r>
      <w:r w:rsidR="00357EA3" w:rsidRPr="009F21F3">
        <w:rPr>
          <w:i/>
        </w:rPr>
        <w:t>post hoc</w:t>
      </w:r>
      <w:r w:rsidR="00357EA3">
        <w:t xml:space="preserve"> tests (lsmeans) were used on any significant interactions</w:t>
      </w:r>
      <w:r w:rsidR="00DF08BE">
        <w:t>,</w:t>
      </w:r>
      <w:r w:rsidR="00357EA3">
        <w:t xml:space="preserve"> and the Rep ID was included as a random effect to control for repeated measures.</w:t>
      </w:r>
    </w:p>
    <w:p w14:paraId="2649891A" w14:textId="2CE29AA1" w:rsidR="00354C9D" w:rsidRPr="00783952" w:rsidRDefault="00354C9D" w:rsidP="00D36947">
      <w:pPr>
        <w:spacing w:line="360" w:lineRule="auto"/>
      </w:pPr>
      <w:r w:rsidRPr="000A1CDB">
        <w:t>GLMM</w:t>
      </w:r>
      <w:r w:rsidR="000A1CDB">
        <w:t>s</w:t>
      </w:r>
      <w:r w:rsidRPr="000A1CDB">
        <w:t xml:space="preserve"> (glmer, lme4) with Gamma error distributions with mean daytime temperature, mean nighttime temperatures and daily temperature variance as response variables</w:t>
      </w:r>
      <w:r w:rsidR="000A1CDB">
        <w:t xml:space="preserve"> and microsite as a predictor</w:t>
      </w:r>
      <w:r w:rsidR="00783952" w:rsidRPr="000A1CDB">
        <w:t xml:space="preserve"> were used to test for the capacity of </w:t>
      </w:r>
      <w:r w:rsidR="00783952" w:rsidRPr="003B0850">
        <w:rPr>
          <w:i/>
        </w:rPr>
        <w:t>L. tridentata</w:t>
      </w:r>
      <w:r w:rsidR="00783952" w:rsidRPr="000A1CDB">
        <w:t xml:space="preserve"> to create stable microclimates. T</w:t>
      </w:r>
      <w:r w:rsidR="000A1CDB">
        <w:t>he shrub ID + microsite was used</w:t>
      </w:r>
      <w:r w:rsidRPr="000A1CDB">
        <w:t xml:space="preserve"> as a random effect to control for the repeated measures.</w:t>
      </w:r>
    </w:p>
    <w:p w14:paraId="3B3D1894" w14:textId="70D87F69" w:rsidR="002141EA" w:rsidRDefault="00F47E63" w:rsidP="00F47E63">
      <w:pPr>
        <w:spacing w:line="360" w:lineRule="auto"/>
      </w:pPr>
      <w:r>
        <w:t xml:space="preserve">Redundancy analysis </w:t>
      </w:r>
      <w:r w:rsidR="003B0850">
        <w:t>was used</w:t>
      </w:r>
      <w:r>
        <w:t xml:space="preserve"> to test for </w:t>
      </w:r>
      <w:r w:rsidR="003620BA">
        <w:t>the influence of microsite</w:t>
      </w:r>
      <w:r>
        <w:t xml:space="preserve"> and associated</w:t>
      </w:r>
      <w:r w:rsidR="002141EA">
        <w:t xml:space="preserve"> annual communities</w:t>
      </w:r>
      <w:r>
        <w:t xml:space="preserve"> on insect community composition</w:t>
      </w:r>
      <w:r w:rsidR="000A1CDB">
        <w:t xml:space="preserve"> (RDA, vegan)</w:t>
      </w:r>
      <w:r>
        <w:t xml:space="preserve">. </w:t>
      </w:r>
      <w:r w:rsidR="002141EA">
        <w:t xml:space="preserve">. Arthropod abundances were </w:t>
      </w:r>
      <w:r w:rsidR="002141EA" w:rsidRPr="007C1D3A">
        <w:t>Hellinger transformed to lower the weight of rare RTU</w:t>
      </w:r>
      <w:r w:rsidR="002141EA">
        <w:t xml:space="preserve"> </w:t>
      </w:r>
      <w:r w:rsidR="002141EA">
        <w:fldChar w:fldCharType="begin"/>
      </w:r>
      <w:r w:rsidR="002141E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2141EA">
        <w:fldChar w:fldCharType="separate"/>
      </w:r>
      <w:r w:rsidR="002141EA">
        <w:rPr>
          <w:noProof/>
        </w:rPr>
        <w:t>(</w:t>
      </w:r>
      <w:hyperlink w:anchor="_ENREF_47" w:tooltip="Legendre, 2001 #305" w:history="1">
        <w:r w:rsidR="00B03788">
          <w:rPr>
            <w:noProof/>
          </w:rPr>
          <w:t>Legendre and Gallagher, 2001</w:t>
        </w:r>
      </w:hyperlink>
      <w:r w:rsidR="002141EA">
        <w:rPr>
          <w:noProof/>
        </w:rPr>
        <w:t>)</w:t>
      </w:r>
      <w:r w:rsidR="002141EA">
        <w:fldChar w:fldCharType="end"/>
      </w:r>
      <w:r w:rsidR="002141EA" w:rsidRPr="007C1D3A">
        <w:t>.</w:t>
      </w:r>
      <w:r w:rsidR="002141EA">
        <w:t xml:space="preserve"> </w:t>
      </w:r>
      <w:r w:rsidR="002141EA">
        <w:lastRenderedPageBreak/>
        <w:t xml:space="preserve">Microsite, percent annual cover, annual richness and heterospecific annual bloom density were used as constraining variables in the ordination. </w:t>
      </w:r>
    </w:p>
    <w:p w14:paraId="362966B6" w14:textId="26D4BB3A" w:rsidR="00783952" w:rsidRDefault="00F47E63" w:rsidP="00F47E63">
      <w:pPr>
        <w:spacing w:line="360" w:lineRule="auto"/>
      </w:pPr>
      <w:r>
        <w:t xml:space="preserve">In order to </w:t>
      </w:r>
      <w:r w:rsidR="002141EA">
        <w:t>examine the change in interaction between the vegetation factors and arthropod communities with the phenological shift, rather than the effect of blooming itself, t</w:t>
      </w:r>
      <w:r>
        <w:t>he dataset was split into pre-blooming and blooming, and analyses were run separately on each subset</w:t>
      </w:r>
      <w:r w:rsidR="002141EA">
        <w:t xml:space="preserve">. </w:t>
      </w:r>
      <w:r w:rsidR="007C1D3A">
        <w:t>In order to test for the significance of the constraining variables in explaining the variation, a permutation</w:t>
      </w:r>
      <w:r w:rsidR="002141EA">
        <w:t>-like</w:t>
      </w:r>
      <w:r w:rsidR="007C1D3A">
        <w:t xml:space="preserve"> ANOVA was used on each RDA</w:t>
      </w:r>
      <w:r w:rsidR="000A1CDB">
        <w:t xml:space="preserve"> (anova.cca, vegan)</w:t>
      </w:r>
      <w:r w:rsidR="007C1D3A">
        <w:t>.</w:t>
      </w:r>
    </w:p>
    <w:p w14:paraId="56590EAA" w14:textId="60858965" w:rsidR="00F861C6" w:rsidRPr="007C7338" w:rsidRDefault="00357EA3" w:rsidP="00D36947">
      <w:pPr>
        <w:spacing w:line="360" w:lineRule="auto"/>
        <w:rPr>
          <w:u w:val="single"/>
        </w:rPr>
      </w:pPr>
      <w:r>
        <w:rPr>
          <w:u w:val="single"/>
        </w:rPr>
        <w:t>Ecological effect sizes</w:t>
      </w:r>
    </w:p>
    <w:p w14:paraId="31946AA6" w14:textId="6B78E2DB"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B03788">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 xml:space="preserve">or pre-blooming. </w:t>
      </w:r>
      <w:r w:rsidR="005A5B96">
        <w:rPr>
          <w:rFonts w:eastAsiaTheme="minorEastAsia"/>
        </w:rPr>
        <w:t xml:space="preserve">Only paired microsites </w:t>
      </w:r>
      <w:r w:rsidR="00BE17D5">
        <w:rPr>
          <w:rFonts w:eastAsiaTheme="minorEastAsia"/>
        </w:rPr>
        <w:t xml:space="preserve">in the data </w:t>
      </w:r>
      <w:r w:rsidR="00F46593">
        <w:rPr>
          <w:rFonts w:eastAsiaTheme="minorEastAsia"/>
        </w:rPr>
        <w:t xml:space="preserve">were </w:t>
      </w:r>
      <w:r w:rsidR="005A5B96">
        <w:rPr>
          <w:rFonts w:eastAsiaTheme="minorEastAsia"/>
        </w:rPr>
        <w:t>used</w:t>
      </w:r>
      <w:r w:rsidR="00157664">
        <w:rPr>
          <w:rFonts w:eastAsiaTheme="minorEastAsia"/>
        </w:rPr>
        <w:t xml:space="preserve"> </w:t>
      </w:r>
      <w:r w:rsidR="00A8498C">
        <w:rPr>
          <w:rFonts w:eastAsiaTheme="minorEastAsia"/>
        </w:rPr>
        <w:t xml:space="preserve">to </w:t>
      </w:r>
      <w:r w:rsidR="00F46593">
        <w:rPr>
          <w:rFonts w:eastAsiaTheme="minorEastAsia"/>
        </w:rPr>
        <w:t>calculat</w:t>
      </w:r>
      <w:r w:rsidR="00A8498C">
        <w:rPr>
          <w:rFonts w:eastAsiaTheme="minorEastAsia"/>
        </w:rPr>
        <w:t>e</w:t>
      </w:r>
      <w:r w:rsidR="00323ECC">
        <w:rPr>
          <w:rFonts w:eastAsiaTheme="minorEastAsia"/>
        </w:rPr>
        <w:t xml:space="preserve"> </w:t>
      </w:r>
      <w:r w:rsidR="000E1054">
        <w:rPr>
          <w:rFonts w:eastAsiaTheme="minorEastAsia"/>
        </w:rPr>
        <w:t>effect sizes</w:t>
      </w:r>
      <w:r w:rsidR="00323ECC">
        <w:rPr>
          <w:rFonts w:eastAsiaTheme="minorEastAsia"/>
        </w:rPr>
        <w:t>.</w:t>
      </w:r>
      <w:r w:rsidR="00323ECC">
        <w:t xml:space="preserve"> </w:t>
      </w:r>
      <w:r w:rsidR="00A6649E">
        <w:t xml:space="preserve">This </w:t>
      </w:r>
      <w:r w:rsidR="009F5DEB">
        <w:t>measure ranges</w:t>
      </w:r>
      <w:r w:rsidR="00202548" w:rsidRPr="00A6649E">
        <w:t xml:space="preserve">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w:t>
      </w:r>
      <w:r w:rsidR="00842B05">
        <w:t xml:space="preserve"> (Armas et al., 2004). </w:t>
      </w:r>
      <w:r w:rsidR="00323ECC">
        <w:t>To determine if the effect was significantly different from 0, 95% confidence intervals</w:t>
      </w:r>
      <w:r w:rsidR="00144DF1">
        <w:t xml:space="preserve"> around mean v</w:t>
      </w:r>
      <w:r w:rsidR="008F0E13">
        <w:t>alues were bootstrapped (boot</w:t>
      </w:r>
      <w:r w:rsidR="00144DF1">
        <w:t xml:space="preserve">), stratified by the </w:t>
      </w:r>
      <w:r w:rsidR="00F46593">
        <w:t>focal shrub ID</w:t>
      </w:r>
      <w:r w:rsidR="00144DF1">
        <w:t xml:space="preserve"> to ac</w:t>
      </w:r>
      <w:r w:rsidR="00F46593">
        <w:t>count for the repeated measures study design.</w:t>
      </w:r>
    </w:p>
    <w:p w14:paraId="78F2B910" w14:textId="77777777" w:rsidR="00240F95" w:rsidRDefault="00240F95" w:rsidP="00D36947">
      <w:pPr>
        <w:spacing w:line="360" w:lineRule="auto"/>
        <w:rPr>
          <w:b/>
        </w:rPr>
      </w:pP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2FA20AE5" w:rsidR="00962DBA" w:rsidRDefault="00E669A4" w:rsidP="00962DBA">
      <w:pPr>
        <w:spacing w:line="360" w:lineRule="auto"/>
      </w:pPr>
      <w:r>
        <w:t>A total of 697 flying insect</w:t>
      </w:r>
      <w:r w:rsidR="00DE356D" w:rsidRPr="00DE356D">
        <w:t xml:space="preserve">s </w:t>
      </w:r>
      <w:r w:rsidR="00643749">
        <w:t>visited</w:t>
      </w:r>
      <w:r w:rsidR="00643749" w:rsidRPr="00DE356D">
        <w:t xml:space="preserve"> </w:t>
      </w:r>
      <w:r w:rsidR="00DE356D" w:rsidRPr="00DE356D">
        <w:t xml:space="preserve">925 </w:t>
      </w:r>
      <w:r w:rsidR="00643749">
        <w:t xml:space="preserve">flower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and were reduced at both microsites when </w:t>
      </w:r>
      <w:r w:rsidR="00904F89" w:rsidRPr="00992C0C">
        <w:rPr>
          <w:i/>
        </w:rPr>
        <w:t>L. tridentata</w:t>
      </w:r>
      <w:r w:rsidR="00904F89">
        <w:t xml:space="preserve"> entered full bloom</w:t>
      </w:r>
      <w:r w:rsidR="002141EA">
        <w:t xml:space="preserve"> (Table 1)</w:t>
      </w:r>
      <w:r w:rsidR="00904F89">
        <w:t xml:space="preserve">.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w:t>
      </w:r>
      <w:r w:rsidR="00F35700">
        <w:t>instances</w:t>
      </w:r>
      <w:r w:rsidR="00D662CF">
        <w:t xml:space="preserve"> and floral visitati</w:t>
      </w:r>
      <w:r w:rsidR="00842B05">
        <w:t xml:space="preserve">on </w:t>
      </w:r>
      <w:r w:rsidR="00842B05">
        <w:lastRenderedPageBreak/>
        <w:t>(Table 1)</w:t>
      </w:r>
      <w:r w:rsidR="00D662CF">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w:t>
      </w:r>
      <w:r w:rsidR="00F35700">
        <w:t>e microsites (Figure 1</w:t>
      </w:r>
      <w:r w:rsidR="00FD1DD7">
        <w:t>)</w:t>
      </w:r>
      <w:r w:rsidR="00301F26">
        <w:t xml:space="preserve"> </w:t>
      </w:r>
      <w:r w:rsidR="00FD1DD7">
        <w:t>nor were there significant interactions between RTU, microsite</w:t>
      </w:r>
      <w:r w:rsidR="00E71773">
        <w:t>,</w:t>
      </w:r>
      <w:r w:rsidR="00F35700">
        <w:t xml:space="preserve"> and blooming </w:t>
      </w:r>
      <w:r w:rsidR="00FD1DD7">
        <w:t>on the total flowers visited</w:t>
      </w:r>
      <w:r w:rsidR="00F35700">
        <w:t xml:space="preserve"> or frequency of foraging instances (Appendix B)</w:t>
      </w:r>
      <w:r w:rsidR="00FD1DD7">
        <w:t>.</w:t>
      </w:r>
    </w:p>
    <w:p w14:paraId="200E82E2" w14:textId="45A3A37B"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w:t>
      </w:r>
      <w:r w:rsidR="00A63306">
        <w:t xml:space="preserve"> </w:t>
      </w:r>
      <w:r>
        <w:t>but not flowers visited (Table 2)</w:t>
      </w:r>
      <w:r w:rsidRPr="009377C8">
        <w:t xml:space="preserve">. </w:t>
      </w:r>
      <w:r>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49F95027"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w:t>
      </w:r>
      <w:r w:rsidR="0005060A">
        <w:t>foraging</w:t>
      </w:r>
      <w:r w:rsidR="00805752" w:rsidRPr="00805752">
        <w:t xml:space="preserve">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w:t>
      </w:r>
      <w:r w:rsidR="0005060A">
        <w:t>foraging</w:t>
      </w:r>
      <w:r w:rsidR="003034EA">
        <w:t xml:space="preserve">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21890D0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w:t>
      </w:r>
      <w:r w:rsidR="00581AFC">
        <w:t xml:space="preserve">recorded on </w:t>
      </w:r>
      <w:r w:rsidR="00581AFC" w:rsidRPr="004302D8">
        <w:rPr>
          <w:i/>
        </w:rPr>
        <w:t>M</w:t>
      </w:r>
      <w:r w:rsidR="004302D8" w:rsidRPr="004302D8">
        <w:rPr>
          <w:i/>
        </w:rPr>
        <w:t>. glabrata</w:t>
      </w:r>
      <w:r w:rsidR="004302D8">
        <w:t xml:space="preserve"> stigma</w:t>
      </w:r>
      <w:r>
        <w:t xml:space="preserve">.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 xml:space="preserve">or the number </w:t>
      </w:r>
      <w:r w:rsidR="004302D8">
        <w:t>of conspecific flowers</w:t>
      </w:r>
      <w:r>
        <w:t xml:space="preserve"> on conspecific pollen deposition, however there was a marginally significant effect of distance to nearest conspecific neighbour (</w:t>
      </w:r>
      <w:r w:rsidR="004302D8">
        <w:t xml:space="preserve">Figure 3a, </w:t>
      </w:r>
      <w:r>
        <w:t>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239C27D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581AFC">
        <w:t>Appendix A</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C43BC3">
        <w:t>5</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w:t>
      </w:r>
      <w:r w:rsidR="00D44097">
        <w:lastRenderedPageBreak/>
        <w:t>lower at the shrub microsites, and decreased with blooming at the open microsite only</w:t>
      </w:r>
      <w:r w:rsidR="00581AFC">
        <w:t xml:space="preserve"> (Appendix C</w:t>
      </w:r>
      <w:r w:rsidR="006854CA">
        <w:t>)</w:t>
      </w:r>
      <w:r w:rsidR="00D44097">
        <w:t>.</w:t>
      </w:r>
      <w:r w:rsidR="002715FB">
        <w:t xml:space="preserve"> </w:t>
      </w:r>
      <w:r w:rsidR="00506418">
        <w:t>There was no significant difference in bee abundance</w:t>
      </w:r>
      <w:r w:rsidR="00AB29F1">
        <w:t xml:space="preserve"> or richness</w:t>
      </w:r>
      <w:r w:rsidR="00506418">
        <w:t xml:space="preserve"> caught in pan traps between any of the treatments (</w:t>
      </w:r>
      <w:r w:rsidR="006854CA">
        <w:t xml:space="preserve">Table </w:t>
      </w:r>
      <w:r w:rsidR="00C43BC3">
        <w:t>5</w:t>
      </w:r>
      <w:r w:rsidR="00506418">
        <w:t xml:space="preserve">). </w:t>
      </w:r>
    </w:p>
    <w:p w14:paraId="4693D5D1" w14:textId="026F5FD0" w:rsidR="00581AFC" w:rsidRDefault="00665981" w:rsidP="00D36947">
      <w:pPr>
        <w:spacing w:line="360" w:lineRule="auto"/>
      </w:pPr>
      <w:r>
        <w:t>Percent cover of ground vegetation was significantly grea</w:t>
      </w:r>
      <w:r w:rsidR="00C43BC3">
        <w:t>ter in shrub microsites</w:t>
      </w:r>
      <w:r w:rsidR="000363CD">
        <w:t>,</w:t>
      </w:r>
      <w:r>
        <w:t xml:space="preserve"> and it decreased with blooming in the open microsite only</w:t>
      </w:r>
      <w:r w:rsidR="00C43BC3">
        <w:t xml:space="preserve"> (Table 5)</w:t>
      </w:r>
      <w:r>
        <w:t>. There was a significant decrease in</w:t>
      </w:r>
      <w:r w:rsidR="009D0BBE">
        <w:t xml:space="preserve"> heterospecific</w:t>
      </w:r>
      <w:r>
        <w:t xml:space="preserve"> annual floral density with blooming</w:t>
      </w:r>
      <w:r w:rsidR="00C53C79">
        <w:t>,</w:t>
      </w:r>
      <w:r>
        <w:t xml:space="preserve"> but </w:t>
      </w:r>
      <w:r w:rsidR="00C53C79">
        <w:t xml:space="preserve">there were </w:t>
      </w:r>
      <w:r>
        <w:t xml:space="preserve">no </w:t>
      </w:r>
      <w:r w:rsidR="00D56EA0">
        <w:t xml:space="preserve">significant </w:t>
      </w:r>
      <w:r>
        <w:t>difference</w:t>
      </w:r>
      <w:r w:rsidR="00C53C79">
        <w:t>s</w:t>
      </w:r>
      <w:r>
        <w:t xml:space="preserve"> between the microsites</w:t>
      </w:r>
      <w:r w:rsidR="00C43BC3">
        <w:t xml:space="preserve"> (Table 5</w:t>
      </w:r>
      <w:r w:rsidR="00581AFC">
        <w:t>)</w:t>
      </w:r>
      <w:r>
        <w:t xml:space="preserve">. There was </w:t>
      </w:r>
      <w:r w:rsidR="008F0FED">
        <w:t xml:space="preserve">also </w:t>
      </w:r>
      <w:r>
        <w:t xml:space="preserve">no significant difference in annual species richness </w:t>
      </w:r>
      <w:r w:rsidR="009D0BBE">
        <w:t>between any of the treatments</w:t>
      </w:r>
      <w:r w:rsidR="00581AFC">
        <w:t xml:space="preserve"> </w:t>
      </w:r>
      <w:r w:rsidR="00C43BC3">
        <w:t>(Table 5</w:t>
      </w:r>
      <w:r w:rsidR="00581AFC">
        <w:t>)</w:t>
      </w:r>
      <w:r w:rsidR="009D0BBE">
        <w:t xml:space="preserve">. </w:t>
      </w:r>
    </w:p>
    <w:p w14:paraId="05ADDF04" w14:textId="7ECABDF4" w:rsidR="00506418" w:rsidRPr="002141EA" w:rsidRDefault="00897844" w:rsidP="00D36947">
      <w:pPr>
        <w:spacing w:line="360" w:lineRule="auto"/>
      </w:pPr>
      <w:r>
        <w:t>S</w:t>
      </w:r>
      <w:r w:rsidR="00665981">
        <w:t xml:space="preserve">hrubs had a competitive effect on floral visitation of </w:t>
      </w:r>
      <w:r w:rsidR="00665981" w:rsidRPr="00D51033">
        <w:rPr>
          <w:i/>
        </w:rPr>
        <w:t>M. glabrata</w:t>
      </w:r>
      <w:r w:rsidR="00665981">
        <w:rPr>
          <w:i/>
        </w:rPr>
        <w:t xml:space="preserve">, </w:t>
      </w:r>
      <w:r w:rsidR="00665981">
        <w:t>a facilitative effect on arthropod abundan</w:t>
      </w:r>
      <w:r w:rsidR="009D0BBE">
        <w:t>ce, arthropod species richness</w:t>
      </w:r>
      <w:r>
        <w:t>,</w:t>
      </w:r>
      <w:r w:rsidR="009D0BBE">
        <w:t xml:space="preserve"> and </w:t>
      </w:r>
      <w:r>
        <w:t xml:space="preserve">on </w:t>
      </w:r>
      <w:r w:rsidR="00665981">
        <w:t>annual percent cover</w:t>
      </w:r>
      <w:r w:rsidR="00A64476">
        <w:t xml:space="preserve"> but no significant</w:t>
      </w:r>
      <w:r w:rsidR="00665981">
        <w:t xml:space="preserve"> effect on annual </w:t>
      </w:r>
      <w:r w:rsidR="001D268B">
        <w:t xml:space="preserve">plant </w:t>
      </w:r>
      <w:r w:rsidR="00665981">
        <w:t>richness</w:t>
      </w:r>
      <w:r w:rsidR="001B594E">
        <w:t xml:space="preserve"> (Figure 5A)</w:t>
      </w:r>
      <w:r w:rsidR="00665981">
        <w:t xml:space="preserve">. </w:t>
      </w:r>
      <w:r w:rsidR="00665981" w:rsidRPr="002141EA">
        <w:t>Blooming had a negative</w:t>
      </w:r>
      <w:r w:rsidR="00BD4EC9" w:rsidRPr="002141EA">
        <w:t xml:space="preserve"> effect on </w:t>
      </w:r>
      <w:r w:rsidR="001B594E" w:rsidRPr="002141EA">
        <w:t>floral visitation, arthropod abundance</w:t>
      </w:r>
      <w:r w:rsidR="00316482" w:rsidRPr="002141EA">
        <w:t>,</w:t>
      </w:r>
      <w:r w:rsidR="001B594E" w:rsidRPr="002141EA">
        <w:t xml:space="preserve"> </w:t>
      </w:r>
      <w:r w:rsidR="004302D8" w:rsidRPr="002141EA">
        <w:t>and arthropod spec</w:t>
      </w:r>
      <w:r w:rsidR="002141EA" w:rsidRPr="002141EA">
        <w:t>ies richness and a neutral effect on annual richness at both microsites. Blooming had no significant effect on annual cover at the shrub microsite, however there was a significant, negative effect at the open microsite</w:t>
      </w:r>
      <w:r w:rsidR="001B594E" w:rsidRPr="002141EA">
        <w:t xml:space="preserve"> (Figure 5B</w:t>
      </w:r>
      <w:r w:rsidR="00665981" w:rsidRPr="002141EA">
        <w:t xml:space="preserve">). </w:t>
      </w:r>
    </w:p>
    <w:p w14:paraId="65F96830" w14:textId="2F3B0129"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w:t>
      </w:r>
      <w:r w:rsidR="002F5FDE">
        <w:t>. F</w:t>
      </w:r>
      <w:r>
        <w:t xml:space="preserve">loral abundance and shrub height (Pearson’s = 0.335, t = 2.6659, df = 56, p = </w:t>
      </w:r>
      <w:r w:rsidRPr="0014622A">
        <w:t>0.0</w:t>
      </w:r>
      <w:r>
        <w:t>1002) were correlated</w:t>
      </w:r>
      <w:r w:rsidR="002F5FDE">
        <w:t>, however height was not a significant predictor of pollinator visitation (GLM: Est:</w:t>
      </w:r>
      <w:r w:rsidR="002F5FDE" w:rsidRPr="002F5FDE">
        <w:t xml:space="preserve"> </w:t>
      </w:r>
      <w:r w:rsidR="002F5FDE">
        <w:t xml:space="preserve">0.0054, </w:t>
      </w:r>
      <w:r w:rsidR="002F5FDE" w:rsidRPr="00B86602">
        <w:t>χ2</w:t>
      </w:r>
      <w:r w:rsidR="002F5FDE">
        <w:t>:</w:t>
      </w:r>
      <w:r w:rsidR="002F5FDE" w:rsidRPr="00B86602">
        <w:t xml:space="preserve"> </w:t>
      </w:r>
      <w:r w:rsidR="002F5FDE" w:rsidRPr="002F5FDE">
        <w:t>3.6066</w:t>
      </w:r>
      <w:r w:rsidR="002F5FDE">
        <w:t xml:space="preserve">, p = </w:t>
      </w:r>
      <w:r w:rsidR="002F5FDE" w:rsidRPr="002F5FDE">
        <w:t>0.061</w:t>
      </w:r>
      <w:r w:rsidR="002F5FDE">
        <w:t xml:space="preserve">).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002141EA">
        <w:t xml:space="preserve">followed by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26C197B1" w:rsidR="006E1402" w:rsidRDefault="0035282D" w:rsidP="006E1402">
      <w:pPr>
        <w:spacing w:line="360" w:lineRule="auto"/>
      </w:pPr>
      <w:r w:rsidRPr="006E1402">
        <w:t xml:space="preserve">Arthropod community composition was significantly influenced </w:t>
      </w:r>
      <w:r w:rsidR="006E1402" w:rsidRPr="006E1402">
        <w:t>by microsite</w:t>
      </w:r>
      <w:r w:rsidR="00172CF1">
        <w:t xml:space="preserve"> </w:t>
      </w:r>
      <w:r w:rsidR="006E1402">
        <w:t xml:space="preserve">for both blooming treatments (Table 6). There was no significant effect of the annual understory. The constraining variables of the pre-blooming RDA explained more variation (12.5%) than blooming (4%). Only </w:t>
      </w:r>
      <w:r w:rsidR="006E1402">
        <w:lastRenderedPageBreak/>
        <w:t>the pre-blooming RDA was</w:t>
      </w:r>
      <w:r w:rsidR="00172CF1">
        <w:t xml:space="preserve"> significant (pre: F = 3.3448, d</w:t>
      </w:r>
      <w:r w:rsidR="006E1402">
        <w:t xml:space="preserve">f = 4, p =  0.001, blooming: F = </w:t>
      </w:r>
      <w:r w:rsidR="006E1402" w:rsidRPr="006E1402">
        <w:t>1.1862</w:t>
      </w:r>
      <w:r w:rsidR="00172CF1">
        <w:t>, d</w:t>
      </w:r>
      <w:r w:rsidR="006E1402">
        <w:t xml:space="preserve">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1A796835" w:rsidR="00B209CF" w:rsidRDefault="005F32CE" w:rsidP="00D36947">
      <w:pPr>
        <w:spacing w:line="360" w:lineRule="auto"/>
      </w:pPr>
      <w:r w:rsidRPr="008D57E4">
        <w:t xml:space="preserve">Net interaction </w:t>
      </w:r>
      <w:r>
        <w:t xml:space="preserve">theory proposes that both positive and negative interactions are common in most </w:t>
      </w:r>
      <w:r w:rsidR="00F92C5A">
        <w:t>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8" w:tooltip="Callaway, 1997 #3" w:history="1">
        <w:r w:rsidR="00B03788">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w:t>
      </w:r>
      <w:r w:rsidR="00033F16">
        <w:t xml:space="preserve">plants </w:t>
      </w:r>
      <w:r w:rsidR="00255619">
        <w:t>and arthropod communities</w:t>
      </w:r>
      <w:r w:rsidR="0093473E">
        <w:t xml:space="preserve"> and </w:t>
      </w:r>
      <w:r w:rsidR="009108C8">
        <w:t xml:space="preserve">through </w:t>
      </w:r>
      <w:r w:rsidR="0093473E">
        <w:t>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w:t>
      </w:r>
      <w:r w:rsidR="005E2369">
        <w:t xml:space="preserve"> with the addition of exploitation</w:t>
      </w:r>
      <w:r w:rsidR="00B01777">
        <w:t xml:space="preserve">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7123C1DA"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rsidR="00D15D4E">
        <w:t>,</w:t>
      </w:r>
      <w:r w:rsidR="00431C57">
        <w:t xml:space="preserve"> and this strategy can</w:t>
      </w:r>
      <w:r>
        <w:t xml:space="preserve"> attract</w:t>
      </w:r>
      <w:r w:rsidR="003C7F11">
        <w:t xml:space="preserve"> a wide range of p</w:t>
      </w:r>
      <w:r w:rsidR="0037593E">
        <w:t xml:space="preserve">ollinators to the </w:t>
      </w:r>
      <w:r w:rsidR="0016160D">
        <w:t xml:space="preserve">localized </w:t>
      </w:r>
      <w:r w:rsidR="0037593E">
        <w:t xml:space="preserve">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3" w:tooltip="Gentry, 1974 #300" w:history="1">
        <w:r w:rsidR="00B03788">
          <w:rPr>
            <w:noProof/>
          </w:rPr>
          <w:t>Gentry, 1974</w:t>
        </w:r>
      </w:hyperlink>
      <w:r w:rsidR="00A6649E">
        <w:rPr>
          <w:noProof/>
        </w:rPr>
        <w:t xml:space="preserve">; </w:t>
      </w:r>
      <w:hyperlink w:anchor="_ENREF_58" w:tooltip="Mosquin, 1971 #35" w:history="1">
        <w:r w:rsidR="00B03788">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w:t>
      </w:r>
      <w:r w:rsidR="00E247A8">
        <w:t xml:space="preserve"> the phytometer species tested</w:t>
      </w:r>
      <w:r w:rsidR="006A4511">
        <w:t xml:space="preserve">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w:t>
      </w:r>
      <w:r w:rsidR="00FB03C4">
        <w:t>e</w:t>
      </w:r>
      <w:r w:rsidR="00EF6F6D">
        <w: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8" w:tooltip="Heinrich, 1972 #163" w:history="1">
        <w:r w:rsidR="00B03788">
          <w:rPr>
            <w:noProof/>
          </w:rPr>
          <w:t>Heinrich and Raven, 1972</w:t>
        </w:r>
      </w:hyperlink>
      <w:r w:rsidR="00A6649E">
        <w:rPr>
          <w:noProof/>
        </w:rPr>
        <w:t xml:space="preserve">; </w:t>
      </w:r>
      <w:hyperlink w:anchor="_ENREF_65" w:tooltip="Pyke, 1984 #28" w:history="1">
        <w:r w:rsidR="00B03788">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B03788">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9" w:tooltip="Bosch, 2001 #253" w:history="1">
        <w:r w:rsidR="00B03788">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7" w:tooltip="Robertson, 1999 #250" w:history="1">
        <w:r w:rsidR="00B03788">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B03788">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B03788">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lastRenderedPageBreak/>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B03788">
          <w:rPr>
            <w:noProof/>
          </w:rPr>
          <w:t>Albrecht et al., 2016</w:t>
        </w:r>
      </w:hyperlink>
      <w:r w:rsidR="004B69DA">
        <w:rPr>
          <w:noProof/>
        </w:rPr>
        <w:t xml:space="preserve">; </w:t>
      </w:r>
      <w:hyperlink w:anchor="_ENREF_13" w:tooltip="Bruckman, 2016 #79" w:history="1">
        <w:r w:rsidR="00B03788">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r w:rsidR="000F4137">
        <w:t xml:space="preserve"> </w:t>
      </w:r>
      <w:r w:rsidR="000F4137" w:rsidRPr="00D5791D">
        <w:t xml:space="preserve">The cornucopia flowering strategy by benefactors is likely to introduce significant decoy effects in </w:t>
      </w:r>
      <w:r w:rsidR="00D5791D">
        <w:t>shrub-annual facilitation systems</w:t>
      </w:r>
      <w:r w:rsidR="000F4137" w:rsidRPr="00D5791D">
        <w:t>.</w:t>
      </w:r>
      <w:r w:rsidR="000F4137">
        <w:t xml:space="preserve"> </w:t>
      </w:r>
    </w:p>
    <w:p w14:paraId="0D82BF22" w14:textId="5C2EC1D5" w:rsidR="002141EA" w:rsidRDefault="00FC7ED4" w:rsidP="00FC15F3">
      <w:pPr>
        <w:spacing w:line="360" w:lineRule="auto"/>
      </w:pPr>
      <w:r w:rsidRPr="00051922">
        <w:rPr>
          <w:i/>
        </w:rPr>
        <w:t>Eupeodes</w:t>
      </w:r>
      <w:r w:rsidRPr="00FB03C4">
        <w:rPr>
          <w:i/>
        </w:rPr>
        <w:t xml:space="preserve"> volucris</w:t>
      </w:r>
      <w:r w:rsidRPr="00FB03C4">
        <w:t xml:space="preserve"> (Diptera: Syrphidae) was the most frequent floral visitor to </w:t>
      </w:r>
      <w:r w:rsidRPr="00FB03C4">
        <w:rPr>
          <w:i/>
        </w:rPr>
        <w:t>M. glabrata.</w:t>
      </w:r>
      <w:r w:rsidRPr="00FB03C4">
        <w:t xml:space="preserve"> </w:t>
      </w:r>
      <w:r w:rsidR="001F3B77" w:rsidRPr="00FB03C4">
        <w:t xml:space="preserve">However </w:t>
      </w:r>
      <w:r w:rsidR="001F3B77" w:rsidRPr="00FB03C4">
        <w:rPr>
          <w:i/>
        </w:rPr>
        <w:t>E. volucris</w:t>
      </w:r>
      <w:r w:rsidR="001F3B77" w:rsidRPr="00FB03C4">
        <w:t xml:space="preserve"> did not switch d</w:t>
      </w:r>
      <w:r w:rsidR="000C1C40" w:rsidRPr="00FB03C4">
        <w:t>espite being</w:t>
      </w:r>
      <w:r w:rsidRPr="00FB03C4">
        <w:t xml:space="preserve"> known to visit </w:t>
      </w:r>
      <w:r w:rsidRPr="00FB03C4">
        <w:rPr>
          <w:i/>
        </w:rPr>
        <w:t>L. tridentata</w:t>
      </w:r>
      <w:r w:rsidRPr="00FB03C4">
        <w:t xml:space="preserve"> </w:t>
      </w:r>
      <w:r w:rsidRPr="00FB03C4">
        <w:fldChar w:fldCharType="begin"/>
      </w:r>
      <w:r w:rsidRPr="00FB03C4">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FB03C4">
        <w:fldChar w:fldCharType="separate"/>
      </w:r>
      <w:r w:rsidRPr="00FB03C4">
        <w:rPr>
          <w:noProof/>
        </w:rPr>
        <w:t>(</w:t>
      </w:r>
      <w:hyperlink w:anchor="_ENREF_41" w:tooltip="Hurd Jr, 1975 #224" w:history="1">
        <w:r w:rsidR="00B03788" w:rsidRPr="00FB03C4">
          <w:rPr>
            <w:noProof/>
          </w:rPr>
          <w:t>Hurd Jr and Linsley, 1975</w:t>
        </w:r>
      </w:hyperlink>
      <w:r w:rsidRPr="00FB03C4">
        <w:rPr>
          <w:noProof/>
        </w:rPr>
        <w:t>)</w:t>
      </w:r>
      <w:r w:rsidRPr="00FB03C4">
        <w:fldChar w:fldCharType="end"/>
      </w:r>
      <w:r w:rsidR="005E2369">
        <w:t xml:space="preserve">. </w:t>
      </w:r>
      <w:r w:rsidR="005E2369" w:rsidRPr="005E2369">
        <w:rPr>
          <w:highlight w:val="yellow"/>
        </w:rPr>
        <w:t>Therefore, this change cannot be attributed to exploitation competition however it may be due to interactions between the pollinators. T</w:t>
      </w:r>
      <w:r w:rsidR="00C146DF" w:rsidRPr="005E2369">
        <w:rPr>
          <w:highlight w:val="yellow"/>
        </w:rPr>
        <w:t>he</w:t>
      </w:r>
      <w:r w:rsidR="00C146DF" w:rsidRPr="00FB03C4">
        <w:t xml:space="preserve"> additional bees attracted by </w:t>
      </w:r>
      <w:r w:rsidR="00C146DF" w:rsidRPr="00FB03C4">
        <w:rPr>
          <w:i/>
        </w:rPr>
        <w:t xml:space="preserve">L. tridentata </w:t>
      </w:r>
      <w:r w:rsidR="00C146DF" w:rsidRPr="00FB03C4">
        <w:t xml:space="preserve">may have competitively excluded Syrphids from the immediate area. </w:t>
      </w:r>
      <w:r w:rsidR="001F3B77" w:rsidRPr="00FB03C4">
        <w:t>Competition between Syrphids and other pollinators is un</w:t>
      </w:r>
      <w:r w:rsidR="00786995" w:rsidRPr="00FB03C4">
        <w:t>der</w:t>
      </w:r>
      <w:r w:rsidR="001F3B77" w:rsidRPr="00FB03C4">
        <w:t xml:space="preserve">studied </w:t>
      </w:r>
      <w:r w:rsidR="001F3B77" w:rsidRPr="00FB03C4">
        <w:fldChar w:fldCharType="begin"/>
      </w:r>
      <w:r w:rsidR="001F3B77" w:rsidRPr="00FB03C4">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rsidRPr="00FB03C4">
        <w:fldChar w:fldCharType="separate"/>
      </w:r>
      <w:r w:rsidR="001F3B77" w:rsidRPr="00FB03C4">
        <w:rPr>
          <w:noProof/>
        </w:rPr>
        <w:t>(</w:t>
      </w:r>
      <w:hyperlink w:anchor="_ENREF_43" w:tooltip="Inouye, 2015 #38" w:history="1">
        <w:r w:rsidR="00B03788" w:rsidRPr="00FB03C4">
          <w:rPr>
            <w:noProof/>
          </w:rPr>
          <w:t>Inouye et al., 2015</w:t>
        </w:r>
      </w:hyperlink>
      <w:r w:rsidR="001F3B77" w:rsidRPr="00FB03C4">
        <w:rPr>
          <w:noProof/>
        </w:rPr>
        <w:t>)</w:t>
      </w:r>
      <w:r w:rsidR="001F3B77" w:rsidRPr="00FB03C4">
        <w:fldChar w:fldCharType="end"/>
      </w:r>
      <w:r w:rsidR="001F3B77" w:rsidRPr="00FB03C4">
        <w:t xml:space="preserve">, but competition between bee species is better known. </w:t>
      </w:r>
      <w:r w:rsidR="00C146DF" w:rsidRPr="00FB03C4">
        <w:rPr>
          <w:i/>
        </w:rPr>
        <w:t>Centris</w:t>
      </w:r>
      <w:r w:rsidR="00A94A4E" w:rsidRPr="00FB03C4">
        <w:t xml:space="preserve"> sp. bees were frequent visitors to </w:t>
      </w:r>
      <w:r w:rsidR="00A94A4E" w:rsidRPr="00FB03C4">
        <w:rPr>
          <w:i/>
        </w:rPr>
        <w:t>L. tridentata</w:t>
      </w:r>
      <w:r w:rsidR="00C146DF" w:rsidRPr="00FB03C4">
        <w:t xml:space="preserve"> flowers </w:t>
      </w:r>
      <w:r w:rsidR="001F3B77" w:rsidRPr="00FB03C4">
        <w:t>during this study. They</w:t>
      </w:r>
      <w:r w:rsidR="00A94A4E" w:rsidRPr="00FB03C4">
        <w:t xml:space="preserve"> </w:t>
      </w:r>
      <w:r w:rsidR="001F3B77" w:rsidRPr="00FB03C4">
        <w:t>are territorial</w:t>
      </w:r>
      <w:r w:rsidR="00C146DF" w:rsidRPr="00FB03C4">
        <w:t xml:space="preserve"> and </w:t>
      </w:r>
      <w:r w:rsidR="00786995" w:rsidRPr="00FB03C4">
        <w:t>are known to chase away</w:t>
      </w:r>
      <w:r w:rsidR="00C146DF" w:rsidRPr="00FB03C4">
        <w:t xml:space="preserve"> other bees</w:t>
      </w:r>
      <w:r w:rsidR="001F3B77" w:rsidRPr="00FB03C4">
        <w:t xml:space="preserve"> from shrubs</w:t>
      </w:r>
      <w:r w:rsidR="00C146DF" w:rsidRPr="00FB03C4">
        <w:t xml:space="preserve"> </w:t>
      </w:r>
      <w:r w:rsidR="00C146DF" w:rsidRPr="00FB03C4">
        <w:fldChar w:fldCharType="begin"/>
      </w:r>
      <w:r w:rsidR="00C146DF" w:rsidRPr="00FB03C4">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rsidRPr="00FB03C4">
        <w:fldChar w:fldCharType="separate"/>
      </w:r>
      <w:r w:rsidR="00C146DF" w:rsidRPr="00FB03C4">
        <w:rPr>
          <w:noProof/>
        </w:rPr>
        <w:t>(</w:t>
      </w:r>
      <w:hyperlink w:anchor="_ENREF_2" w:tooltip="Alcock, 1977 #271" w:history="1">
        <w:r w:rsidR="00B03788" w:rsidRPr="00FB03C4">
          <w:rPr>
            <w:noProof/>
          </w:rPr>
          <w:t>Alcock et al., 1977</w:t>
        </w:r>
      </w:hyperlink>
      <w:r w:rsidR="00C146DF" w:rsidRPr="00FB03C4">
        <w:rPr>
          <w:noProof/>
        </w:rPr>
        <w:t>)</w:t>
      </w:r>
      <w:r w:rsidR="00C146DF" w:rsidRPr="00FB03C4">
        <w:fldChar w:fldCharType="end"/>
      </w:r>
      <w:r w:rsidR="00C146DF" w:rsidRPr="00FB03C4">
        <w:t xml:space="preserve">. </w:t>
      </w:r>
      <w:r w:rsidR="001F3B77" w:rsidRPr="00FB03C4">
        <w:t>Similarly, h</w:t>
      </w:r>
      <w:r w:rsidR="00C146DF" w:rsidRPr="00FB03C4">
        <w:t xml:space="preserve">oneybees can reduce visitation by solitary bees </w:t>
      </w:r>
      <w:r w:rsidR="00C146DF" w:rsidRPr="00FB03C4">
        <w:fldChar w:fldCharType="begin"/>
      </w:r>
      <w:r w:rsidR="00C146DF" w:rsidRPr="00FB03C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B03C4">
        <w:fldChar w:fldCharType="separate"/>
      </w:r>
      <w:r w:rsidR="00C146DF" w:rsidRPr="00FB03C4">
        <w:rPr>
          <w:noProof/>
        </w:rPr>
        <w:t>(</w:t>
      </w:r>
      <w:hyperlink w:anchor="_ENREF_76" w:tooltip="Shavit, 2009 #272" w:history="1">
        <w:r w:rsidR="00B03788" w:rsidRPr="00FB03C4">
          <w:rPr>
            <w:noProof/>
          </w:rPr>
          <w:t>Shavit et al., 2009</w:t>
        </w:r>
      </w:hyperlink>
      <w:r w:rsidR="00C146DF" w:rsidRPr="00FB03C4">
        <w:rPr>
          <w:noProof/>
        </w:rPr>
        <w:t>)</w:t>
      </w:r>
      <w:r w:rsidR="00C146DF" w:rsidRPr="00FB03C4">
        <w:fldChar w:fldCharType="end"/>
      </w:r>
      <w:r w:rsidR="00C146DF" w:rsidRPr="00FB03C4">
        <w:t xml:space="preserve"> through competitive displacement </w:t>
      </w:r>
      <w:r w:rsidR="00C146DF" w:rsidRPr="00FB03C4">
        <w:fldChar w:fldCharType="begin"/>
      </w:r>
      <w:r w:rsidR="00C146DF" w:rsidRPr="00FB03C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B03C4">
        <w:fldChar w:fldCharType="separate"/>
      </w:r>
      <w:r w:rsidR="00C146DF" w:rsidRPr="00FB03C4">
        <w:rPr>
          <w:noProof/>
        </w:rPr>
        <w:t>(</w:t>
      </w:r>
      <w:hyperlink w:anchor="_ENREF_20" w:tooltip="Cane, 2017 #273" w:history="1">
        <w:r w:rsidR="00B03788" w:rsidRPr="00FB03C4">
          <w:rPr>
            <w:noProof/>
          </w:rPr>
          <w:t>Cane and Tepedino, 2017</w:t>
        </w:r>
      </w:hyperlink>
      <w:r w:rsidR="00C146DF" w:rsidRPr="00FB03C4">
        <w:rPr>
          <w:noProof/>
        </w:rPr>
        <w:t>)</w:t>
      </w:r>
      <w:r w:rsidR="00C146DF" w:rsidRPr="00FB03C4">
        <w:fldChar w:fldCharType="end"/>
      </w:r>
      <w:r w:rsidR="001F3B77" w:rsidRPr="00FB03C4">
        <w:t>.</w:t>
      </w:r>
      <w:r w:rsidR="00C146DF" w:rsidRPr="00FB03C4">
        <w:t xml:space="preserve"> </w:t>
      </w:r>
      <w:r w:rsidR="00924BB8" w:rsidRPr="00FB03C4">
        <w:t>Alternatively, syrphid visitation may have declined due</w:t>
      </w:r>
      <w:r w:rsidR="00FC15F3">
        <w:t xml:space="preserve"> to changes in local abundances,</w:t>
      </w:r>
      <w:r w:rsidR="00924BB8" w:rsidRPr="00FB03C4">
        <w:t xml:space="preserve"> </w:t>
      </w:r>
      <w:r w:rsidR="002141EA" w:rsidRPr="00FB03C4">
        <w:t>particularly if their phenology is linked with annuals.</w:t>
      </w:r>
      <w:r w:rsidR="00FC15F3">
        <w:t xml:space="preserve"> </w:t>
      </w:r>
      <w:r w:rsidRPr="00FB03C4">
        <w:rPr>
          <w:i/>
        </w:rPr>
        <w:t>E. volucris</w:t>
      </w:r>
      <w:r w:rsidRPr="00FB03C4">
        <w:t xml:space="preserve"> is multivoltine </w:t>
      </w:r>
      <w:r w:rsidRPr="00FB03C4">
        <w:fldChar w:fldCharType="begin"/>
      </w:r>
      <w:r w:rsidRPr="00FB03C4">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FB03C4">
        <w:fldChar w:fldCharType="separate"/>
      </w:r>
      <w:r w:rsidRPr="00FB03C4">
        <w:rPr>
          <w:noProof/>
        </w:rPr>
        <w:t>(</w:t>
      </w:r>
      <w:hyperlink w:anchor="_ENREF_91" w:tooltip="Vockeroth, 1992 #268" w:history="1">
        <w:r w:rsidR="00B03788" w:rsidRPr="00FB03C4">
          <w:rPr>
            <w:noProof/>
          </w:rPr>
          <w:t>Vockeroth, 1992</w:t>
        </w:r>
      </w:hyperlink>
      <w:r w:rsidRPr="00FB03C4">
        <w:rPr>
          <w:noProof/>
        </w:rPr>
        <w:t>)</w:t>
      </w:r>
      <w:r w:rsidRPr="00FB03C4">
        <w:fldChar w:fldCharType="end"/>
      </w:r>
      <w:r w:rsidRPr="00FB03C4">
        <w:t xml:space="preserve"> </w:t>
      </w:r>
      <w:r w:rsidR="00924BB8" w:rsidRPr="00FB03C4">
        <w:t xml:space="preserve">but </w:t>
      </w:r>
      <w:r w:rsidRPr="00FB03C4">
        <w:t xml:space="preserve">the phenology of </w:t>
      </w:r>
      <w:r w:rsidRPr="00FB03C4">
        <w:rPr>
          <w:i/>
        </w:rPr>
        <w:t>E. volucris</w:t>
      </w:r>
      <w:r w:rsidRPr="00FB03C4">
        <w:t xml:space="preserve"> in desert systems has not been studied. Larval </w:t>
      </w:r>
      <w:r w:rsidRPr="00FB03C4">
        <w:rPr>
          <w:i/>
        </w:rPr>
        <w:t>E. volucris</w:t>
      </w:r>
      <w:r w:rsidRPr="00FB03C4">
        <w:t xml:space="preserve"> are aphid predators </w:t>
      </w:r>
      <w:r w:rsidR="00924BB8" w:rsidRPr="00FB03C4">
        <w:t>and thei</w:t>
      </w:r>
      <w:r w:rsidRPr="00FB03C4">
        <w:t xml:space="preserve">r phenology appears to be tied to prey availability rather than floral resource availability </w:t>
      </w:r>
      <w:r w:rsidR="004B69DA" w:rsidRPr="00FB03C4">
        <w:fldChar w:fldCharType="begin"/>
      </w:r>
      <w:r w:rsidR="004B69DA" w:rsidRPr="00FB03C4">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rsidRPr="00FB03C4">
        <w:fldChar w:fldCharType="separate"/>
      </w:r>
      <w:r w:rsidR="004B69DA" w:rsidRPr="00FB03C4">
        <w:rPr>
          <w:noProof/>
        </w:rPr>
        <w:t>(</w:t>
      </w:r>
      <w:hyperlink w:anchor="_ENREF_42" w:tooltip="Iler, 2013 #270" w:history="1">
        <w:r w:rsidR="00B03788" w:rsidRPr="00FB03C4">
          <w:rPr>
            <w:noProof/>
          </w:rPr>
          <w:t>Iler et al., 2013</w:t>
        </w:r>
      </w:hyperlink>
      <w:r w:rsidR="004B69DA" w:rsidRPr="00FB03C4">
        <w:rPr>
          <w:noProof/>
        </w:rPr>
        <w:t xml:space="preserve">; </w:t>
      </w:r>
      <w:hyperlink w:anchor="_ENREF_59" w:tooltip="Noma, 2008 #40" w:history="1">
        <w:r w:rsidR="00B03788" w:rsidRPr="00FB03C4">
          <w:rPr>
            <w:noProof/>
          </w:rPr>
          <w:t>Noma and Brewer, 2008</w:t>
        </w:r>
      </w:hyperlink>
      <w:r w:rsidR="004B69DA" w:rsidRPr="00FB03C4">
        <w:rPr>
          <w:noProof/>
        </w:rPr>
        <w:t>)</w:t>
      </w:r>
      <w:r w:rsidR="004B69DA" w:rsidRPr="00FB03C4">
        <w:fldChar w:fldCharType="end"/>
      </w:r>
      <w:r w:rsidR="00ED3AC7" w:rsidRPr="00FB03C4">
        <w:t>.</w:t>
      </w:r>
      <w:r w:rsidR="00ED3AC7">
        <w:t xml:space="preserve"> </w:t>
      </w:r>
      <w:r w:rsidR="00FC15F3" w:rsidRPr="00FC15F3">
        <w:rPr>
          <w:highlight w:val="yellow"/>
        </w:rPr>
        <w:t xml:space="preserve">Integrating the temporal dimension into experimental design is challenging because it is necessary to consider the phenology of the pollinator as well. </w:t>
      </w:r>
    </w:p>
    <w:p w14:paraId="4CE4C348" w14:textId="33104C87" w:rsidR="009A7831" w:rsidRPr="00F44DC3" w:rsidRDefault="001B0334" w:rsidP="009A7831">
      <w:pPr>
        <w:spacing w:line="360" w:lineRule="auto"/>
      </w:pPr>
      <w:r w:rsidRPr="004C4622">
        <w:rPr>
          <w:highlight w:val="yellow"/>
        </w:rPr>
        <w:t>There was</w:t>
      </w:r>
      <w:r w:rsidR="0025216A" w:rsidRPr="004C4622">
        <w:rPr>
          <w:highlight w:val="yellow"/>
        </w:rPr>
        <w:t xml:space="preserve"> evidence of facilitation by conspecific</w:t>
      </w:r>
      <w:r w:rsidR="00C9225F">
        <w:rPr>
          <w:highlight w:val="yellow"/>
        </w:rPr>
        <w:t xml:space="preserve"> and heterospecific annual floral</w:t>
      </w:r>
      <w:r w:rsidR="0025216A" w:rsidRPr="004C4622">
        <w:rPr>
          <w:highlight w:val="yellow"/>
        </w:rPr>
        <w:t xml:space="preserve"> density for visitation concurrent </w:t>
      </w:r>
      <w:r w:rsidR="00D46C65" w:rsidRPr="004C4622">
        <w:rPr>
          <w:highlight w:val="yellow"/>
        </w:rPr>
        <w:t>with</w:t>
      </w:r>
      <w:r w:rsidR="0025216A" w:rsidRPr="004C4622">
        <w:rPr>
          <w:highlight w:val="yellow"/>
        </w:rPr>
        <w:t xml:space="preserve"> interference by shrubs</w:t>
      </w:r>
      <w:r w:rsidR="008215B8" w:rsidRPr="004C4622">
        <w:rPr>
          <w:highlight w:val="yellow"/>
        </w:rPr>
        <w:t xml:space="preserve"> suggest</w:t>
      </w:r>
      <w:r w:rsidR="00EB32E9">
        <w:rPr>
          <w:highlight w:val="yellow"/>
        </w:rPr>
        <w:t>ing</w:t>
      </w:r>
      <w:r w:rsidR="008215B8" w:rsidRPr="004C4622">
        <w:rPr>
          <w:highlight w:val="yellow"/>
        </w:rPr>
        <w:t xml:space="preserve"> that</w:t>
      </w:r>
      <w:r w:rsidR="004C4622" w:rsidRPr="004C4622">
        <w:rPr>
          <w:highlight w:val="yellow"/>
        </w:rPr>
        <w:t xml:space="preserve"> phenological</w:t>
      </w:r>
      <w:r w:rsidR="00EB32E9">
        <w:rPr>
          <w:highlight w:val="yellow"/>
        </w:rPr>
        <w:t xml:space="preserve"> matching</w:t>
      </w:r>
      <w:r w:rsidR="004C4622" w:rsidRPr="004C4622">
        <w:rPr>
          <w:highlight w:val="yellow"/>
        </w:rPr>
        <w:t xml:space="preserve"> with </w:t>
      </w:r>
      <w:r w:rsidR="00EB32E9">
        <w:rPr>
          <w:highlight w:val="yellow"/>
        </w:rPr>
        <w:t>other flowering species</w:t>
      </w:r>
      <w:r w:rsidR="008215B8" w:rsidRPr="004C4622">
        <w:rPr>
          <w:highlight w:val="yellow"/>
        </w:rPr>
        <w:t xml:space="preserve"> within the community</w:t>
      </w:r>
      <w:r w:rsidR="00EB32E9">
        <w:rPr>
          <w:highlight w:val="yellow"/>
        </w:rPr>
        <w:t xml:space="preserve"> mediates pollination success in this system</w:t>
      </w:r>
      <w:r w:rsidR="008215B8" w:rsidRPr="004C4622">
        <w:rPr>
          <w:highlight w:val="yellow"/>
        </w:rPr>
        <w:t>.</w:t>
      </w:r>
      <w:r w:rsidR="008215B8">
        <w:t xml:space="preserve"> </w:t>
      </w:r>
      <w:r w:rsidR="009B4434" w:rsidRPr="000F4137">
        <w:t>Additional</w:t>
      </w:r>
      <w:r w:rsidR="006A56B7" w:rsidRPr="000F4137">
        <w:t xml:space="preserve"> </w:t>
      </w:r>
      <w:r w:rsidR="00E224CA" w:rsidRPr="000F4137">
        <w:t>foundation</w:t>
      </w:r>
      <w:r w:rsidR="00110872" w:rsidRPr="000F4137">
        <w:t xml:space="preserve"> species including </w:t>
      </w:r>
      <w:r w:rsidRPr="000F4137">
        <w:rPr>
          <w:i/>
        </w:rPr>
        <w:t>Acamptopappus sphaerocephalus</w:t>
      </w:r>
      <w:r w:rsidRPr="000F4137">
        <w:t xml:space="preserve">, </w:t>
      </w:r>
      <w:r w:rsidRPr="000F4137">
        <w:rPr>
          <w:i/>
        </w:rPr>
        <w:t>Opuntia sp</w:t>
      </w:r>
      <w:r w:rsidRPr="000F4137">
        <w:t>.</w:t>
      </w:r>
      <w:r w:rsidR="000F4137">
        <w:t xml:space="preserve"> </w:t>
      </w:r>
      <w:r w:rsidR="00110872" w:rsidRPr="000F4137">
        <w:t xml:space="preserve">and </w:t>
      </w:r>
      <w:r w:rsidR="00110872" w:rsidRPr="000F4137">
        <w:rPr>
          <w:i/>
        </w:rPr>
        <w:t>Ericameria cooperi</w:t>
      </w:r>
      <w:r w:rsidR="000F4137">
        <w:t xml:space="preserve"> </w:t>
      </w:r>
      <w:r w:rsidR="00110872" w:rsidRPr="000F4137">
        <w:t>entered</w:t>
      </w:r>
      <w:r w:rsidR="006A56B7" w:rsidRPr="000F4137">
        <w:t xml:space="preserve"> into</w:t>
      </w:r>
      <w:r w:rsidR="0025216A" w:rsidRPr="000F4137">
        <w:t xml:space="preserve"> bloom alongside </w:t>
      </w:r>
      <w:r w:rsidR="0025216A" w:rsidRPr="000F4137">
        <w:rPr>
          <w:i/>
        </w:rPr>
        <w:t>L. tridentata</w:t>
      </w:r>
      <w:r w:rsidR="0025216A" w:rsidRPr="000F4137">
        <w:t xml:space="preserve"> while annual </w:t>
      </w:r>
      <w:r w:rsidR="00D46C65" w:rsidRPr="000F4137">
        <w:t xml:space="preserve">floral </w:t>
      </w:r>
      <w:r w:rsidR="0025216A" w:rsidRPr="000F4137">
        <w:t>density decreased</w:t>
      </w:r>
      <w:r w:rsidR="006A56B7" w:rsidRPr="000F4137">
        <w:t>,</w:t>
      </w:r>
      <w:r w:rsidR="0025216A" w:rsidRPr="000F4137">
        <w:t xml:space="preserve"> signifying a</w:t>
      </w:r>
      <w:r w:rsidR="003B1D4B" w:rsidRPr="000F4137">
        <w:t xml:space="preserve"> seasonal</w:t>
      </w:r>
      <w:r w:rsidR="0025216A" w:rsidRPr="000F4137">
        <w:t xml:space="preserve"> shift from annual </w:t>
      </w:r>
      <w:r w:rsidR="006A56B7" w:rsidRPr="000F4137">
        <w:t>floral</w:t>
      </w:r>
      <w:r w:rsidR="0025216A" w:rsidRPr="000F4137">
        <w:t xml:space="preserve"> dominance to shrub </w:t>
      </w:r>
      <w:r w:rsidR="003B1D4B" w:rsidRPr="000F4137">
        <w:t xml:space="preserve">floral </w:t>
      </w:r>
      <w:r w:rsidR="0025216A" w:rsidRPr="000F4137">
        <w:t>dominance. Phenological separation between annuals and shrubs</w:t>
      </w:r>
      <w:r w:rsidR="006A56B7" w:rsidRPr="000F4137">
        <w:t xml:space="preserve"> is frequently observed</w:t>
      </w:r>
      <w:r w:rsidR="0025216A" w:rsidRPr="000F4137">
        <w:t xml:space="preserve"> in South Western desert ecosystems </w:t>
      </w:r>
      <w:r w:rsidR="004B69DA" w:rsidRPr="000F4137">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F44DC3">
        <w:instrText xml:space="preserve"> ADDIN EN.CITE </w:instrText>
      </w:r>
      <w:r w:rsidR="004B69DA" w:rsidRPr="00F44DC3">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rsidRPr="00F44DC3">
        <w:instrText xml:space="preserve"> ADDIN EN.CITE.DATA </w:instrText>
      </w:r>
      <w:r w:rsidR="004B69DA" w:rsidRPr="00F44DC3">
        <w:fldChar w:fldCharType="end"/>
      </w:r>
      <w:r w:rsidR="004B69DA" w:rsidRPr="000F4137">
        <w:fldChar w:fldCharType="separate"/>
      </w:r>
      <w:r w:rsidR="004B69DA" w:rsidRPr="000F4137">
        <w:rPr>
          <w:noProof/>
        </w:rPr>
        <w:t>(</w:t>
      </w:r>
      <w:hyperlink w:anchor="_ENREF_15" w:tooltip="Cable, 1969 #303" w:history="1">
        <w:r w:rsidR="00B03788" w:rsidRPr="000F4137">
          <w:rPr>
            <w:noProof/>
          </w:rPr>
          <w:t>Cable, 1969</w:t>
        </w:r>
      </w:hyperlink>
      <w:r w:rsidR="004B69DA" w:rsidRPr="000F4137">
        <w:rPr>
          <w:noProof/>
        </w:rPr>
        <w:t xml:space="preserve">; </w:t>
      </w:r>
      <w:hyperlink w:anchor="_ENREF_37" w:tooltip="Halvorson, 1975 #302" w:history="1">
        <w:r w:rsidR="00B03788" w:rsidRPr="000F4137">
          <w:rPr>
            <w:noProof/>
          </w:rPr>
          <w:t>Halvorson and Patten, 1975</w:t>
        </w:r>
      </w:hyperlink>
      <w:r w:rsidR="004B69DA" w:rsidRPr="000F4137">
        <w:rPr>
          <w:noProof/>
        </w:rPr>
        <w:t xml:space="preserve">; </w:t>
      </w:r>
      <w:hyperlink w:anchor="_ENREF_44" w:tooltip="Jennings, 2001 #5" w:history="1">
        <w:r w:rsidR="00B03788" w:rsidRPr="000F4137">
          <w:rPr>
            <w:noProof/>
          </w:rPr>
          <w:t>Jennings, 2001</w:t>
        </w:r>
      </w:hyperlink>
      <w:r w:rsidR="004B69DA" w:rsidRPr="000F4137">
        <w:rPr>
          <w:noProof/>
        </w:rPr>
        <w:t>)</w:t>
      </w:r>
      <w:r w:rsidR="004B69DA" w:rsidRPr="000F4137">
        <w:fldChar w:fldCharType="end"/>
      </w:r>
      <w:r w:rsidR="004B69DA" w:rsidRPr="000F4137">
        <w:t xml:space="preserve">. </w:t>
      </w:r>
      <w:r w:rsidR="00651981" w:rsidRPr="000F4137">
        <w:t xml:space="preserve">Exploitation competition of early-blooming spring annuals by later-blooming cornucopia plants offering </w:t>
      </w:r>
      <w:r w:rsidR="00651981" w:rsidRPr="000F4137">
        <w:lastRenderedPageBreak/>
        <w:t xml:space="preserve">copious resources </w:t>
      </w:r>
      <w:r w:rsidR="00B053C4" w:rsidRPr="000F4137">
        <w:t>contributes to</w:t>
      </w:r>
      <w:r w:rsidR="00651981" w:rsidRPr="000F4137">
        <w:t xml:space="preserve"> phenological divergence in the alpine (Mosquin, 1971). </w:t>
      </w:r>
      <w:r w:rsidR="008C3FE8" w:rsidRPr="00F44DC3">
        <w:t>Thus</w:t>
      </w:r>
      <w:r w:rsidR="00651981" w:rsidRPr="00F44DC3">
        <w:t xml:space="preserve"> the timing of</w:t>
      </w:r>
      <w:r w:rsidR="0054461F" w:rsidRPr="00F44DC3">
        <w:t xml:space="preserve"> </w:t>
      </w:r>
      <w:r w:rsidR="008C3FE8" w:rsidRPr="00F44DC3">
        <w:t xml:space="preserve">blooming </w:t>
      </w:r>
      <w:r w:rsidR="00651981" w:rsidRPr="00F44DC3">
        <w:t>is critically</w:t>
      </w:r>
      <w:r w:rsidR="008C3FE8" w:rsidRPr="00F44DC3">
        <w:t xml:space="preserve"> important </w:t>
      </w:r>
      <w:r w:rsidR="0054461F" w:rsidRPr="00F44DC3">
        <w:t>for</w:t>
      </w:r>
      <w:r w:rsidR="00651981" w:rsidRPr="00F44DC3">
        <w:t xml:space="preserve"> competition avoidance, but </w:t>
      </w:r>
      <w:r w:rsidR="0054461F" w:rsidRPr="00F44DC3">
        <w:t>also to benefit from co-blooming with conspecifics and facilitating heterospecifics.</w:t>
      </w:r>
      <w:r w:rsidR="008215B8">
        <w:t xml:space="preserve"> </w:t>
      </w:r>
      <w:r w:rsidR="00114A8A">
        <w:t>Generally,</w:t>
      </w:r>
      <w:r w:rsidR="00B40CD7">
        <w:t xml:space="preserve"> </w:t>
      </w:r>
      <w:r w:rsidR="008C661B">
        <w:t>the relative effect of blooming i.e. the temporal shift</w:t>
      </w:r>
      <w:r w:rsidR="00B40CD7">
        <w:t xml:space="preserve"> was greater</w:t>
      </w:r>
      <w:r w:rsidR="00561142">
        <w:t xml:space="preserve"> on annual and arthropod communities</w:t>
      </w:r>
      <w:r w:rsidR="00B40CD7">
        <w:t xml:space="preserve"> than the effect of spatial association</w:t>
      </w:r>
      <w:r w:rsidR="00561142">
        <w:t xml:space="preserve"> with </w:t>
      </w:r>
      <w:r w:rsidR="00561142">
        <w:rPr>
          <w:i/>
        </w:rPr>
        <w:t>L. tridentata</w:t>
      </w:r>
      <w:r w:rsidR="00561142">
        <w:t xml:space="preserve"> but the intensity of the interaction depended on the specific metric measured.</w:t>
      </w:r>
      <w:r w:rsidR="00B40CD7">
        <w:t xml:space="preserve"> In the Mojave Desert, substantial within season changes to the intensity of facilitation and competition between shrubs and annuals </w:t>
      </w:r>
      <w:r w:rsidR="008C661B">
        <w:t>can occur</w:t>
      </w:r>
      <w:r w:rsidR="00B40CD7">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40" w:tooltip="Holzapfel, 1999 #18" w:history="1">
        <w:r w:rsidR="00B03788">
          <w:rPr>
            <w:noProof/>
          </w:rPr>
          <w:t>Holzapfel and Mahall, 1999</w:t>
        </w:r>
      </w:hyperlink>
      <w:r w:rsidR="004B69DA">
        <w:rPr>
          <w:noProof/>
        </w:rPr>
        <w:t>)</w:t>
      </w:r>
      <w:r w:rsidR="004B69DA">
        <w:fldChar w:fldCharType="end"/>
      </w:r>
      <w:r w:rsidR="004B69DA">
        <w:t xml:space="preserve">. </w:t>
      </w:r>
      <w:r w:rsidR="00B40CD7">
        <w:t>Similarly, near the Negev desert the intensity of interaction</w:t>
      </w:r>
      <w:r w:rsidR="00114A8A">
        <w:t>s</w:t>
      </w:r>
      <w:r w:rsidR="00B40CD7">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B03788">
          <w:rPr>
            <w:noProof/>
          </w:rPr>
          <w:t>Schiffers and Tielbörger, 2006</w:t>
        </w:r>
      </w:hyperlink>
      <w:r w:rsidR="004B69DA">
        <w:rPr>
          <w:noProof/>
        </w:rPr>
        <w:t>)</w:t>
      </w:r>
      <w:r w:rsidR="004B69DA">
        <w:fldChar w:fldCharType="end"/>
      </w:r>
      <w:r w:rsidR="004B69DA">
        <w:t xml:space="preserve">. </w:t>
      </w:r>
      <w:r w:rsidR="00A14C37">
        <w:t xml:space="preserve">Overall, </w:t>
      </w:r>
      <w:r w:rsidR="00B40CD7" w:rsidRPr="008C661B">
        <w:rPr>
          <w:i/>
        </w:rPr>
        <w:t>L. tridentat</w:t>
      </w:r>
      <w:r w:rsidR="00A14C37" w:rsidRPr="008C661B">
        <w:rPr>
          <w:i/>
        </w:rPr>
        <w:t>a</w:t>
      </w:r>
      <w:r w:rsidR="00A14C37">
        <w:t xml:space="preserve"> had stronger effect on annual </w:t>
      </w:r>
      <w:r w:rsidR="008C661B">
        <w:t>communities</w:t>
      </w:r>
      <w:r w:rsidR="00B40CD7">
        <w:t xml:space="preserve"> than arthropod communities</w:t>
      </w:r>
      <w:r w:rsidR="001F292B">
        <w:t xml:space="preserve"> and its effects on arthropod community composition were independent of its effects on annuals. </w:t>
      </w:r>
      <w:r w:rsidR="009A7831">
        <w:t>Surp</w:t>
      </w:r>
      <w:r w:rsidR="001F292B">
        <w:t>risingly, microsite became a</w:t>
      </w:r>
      <w:r w:rsidR="008215B8">
        <w:t xml:space="preserve"> less </w:t>
      </w:r>
      <w:r w:rsidR="009A7831">
        <w:t xml:space="preserve">reliable predictor of arthropod community composition after blooming. </w:t>
      </w:r>
      <w:r w:rsidR="00F44DC3" w:rsidRPr="00561142">
        <w:t>Phenology is a critical medi</w:t>
      </w:r>
      <w:r w:rsidR="00561142">
        <w:t>ator of net outcomes between multiple trophic levels.</w:t>
      </w:r>
    </w:p>
    <w:p w14:paraId="434D6BFF" w14:textId="1CB9F7D3" w:rsidR="00C11B84" w:rsidRDefault="00856B14" w:rsidP="008C661B">
      <w:pPr>
        <w:spacing w:line="360" w:lineRule="auto"/>
      </w:pPr>
      <w:r>
        <w:t>In this study, f</w:t>
      </w:r>
      <w:r w:rsidR="006402BD">
        <w:t xml:space="preserve">acilitation in germination and early growth </w:t>
      </w:r>
      <w:r w:rsidR="001F1FD4">
        <w:t>came</w:t>
      </w:r>
      <w:r w:rsidR="006402BD">
        <w:t xml:space="preserve"> at a </w:t>
      </w:r>
      <w:r w:rsidR="001F1FD4">
        <w:t xml:space="preserve">potential net </w:t>
      </w:r>
      <w:r w:rsidR="006402BD">
        <w:t>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B03788">
          <w:rPr>
            <w:noProof/>
          </w:rPr>
          <w:t>Valiente-Banuet et al., 1991</w:t>
        </w:r>
      </w:hyperlink>
      <w:r w:rsidR="004B69DA">
        <w:rPr>
          <w:noProof/>
        </w:rPr>
        <w:t xml:space="preserve">; </w:t>
      </w:r>
      <w:hyperlink w:anchor="_ENREF_95" w:tooltip="Yeaton, 1978 #15" w:history="1">
        <w:r w:rsidR="00B03788">
          <w:rPr>
            <w:noProof/>
          </w:rPr>
          <w:t>Yeaton, 1978</w:t>
        </w:r>
      </w:hyperlink>
      <w:r w:rsidR="004B69DA">
        <w:rPr>
          <w:noProof/>
        </w:rPr>
        <w:t>)</w:t>
      </w:r>
      <w:r w:rsidR="004B69DA">
        <w:fldChar w:fldCharType="end"/>
      </w:r>
      <w:r w:rsidR="004B69DA">
        <w:t xml:space="preserve">. </w:t>
      </w:r>
      <w:r w:rsidR="00C10D95">
        <w:t xml:space="preserve">Trade-offs </w:t>
      </w:r>
      <w:r w:rsidR="00976444">
        <w:t>between</w:t>
      </w:r>
      <w:r w:rsidR="006402BD">
        <w:t xml:space="preserve"> animal-mediated indirect interactions</w:t>
      </w:r>
      <w:r w:rsidR="00C10D95">
        <w:t xml:space="preserve"> can also occur</w:t>
      </w:r>
      <w:r w:rsidR="006402BD">
        <w:t xml:space="preserve"> </w:t>
      </w:r>
      <w:r w:rsidR="004B64EC">
        <w:t xml:space="preserve">between </w:t>
      </w:r>
      <w:r w:rsidR="00C11DB9">
        <w:t xml:space="preserve">different </w:t>
      </w:r>
      <w:r w:rsidR="004B64EC">
        <w:t>life stages</w:t>
      </w:r>
      <w:r w:rsidR="006402BD">
        <w:t xml:space="preserve">. For example, </w:t>
      </w:r>
      <w:r w:rsidR="00A6038E">
        <w:t>t</w:t>
      </w:r>
      <w:r w:rsidR="00DE7E23">
        <w:t xml:space="preserve">horny plants </w:t>
      </w:r>
      <w:r w:rsidR="00A6038E">
        <w:t xml:space="preserve">can </w:t>
      </w:r>
      <w:r w:rsidR="00DE7E23">
        <w:t>facilitate for germination</w:t>
      </w:r>
      <w:r w:rsidR="00132156">
        <w:t>,</w:t>
      </w:r>
      <w:r w:rsidR="00DE7E23">
        <w:t xml:space="preserve"> but later </w:t>
      </w:r>
      <w:r w:rsidR="00132156">
        <w:t xml:space="preserve">these benefactors </w:t>
      </w:r>
      <w:r w:rsidR="00DE7E23">
        <w:t xml:space="preserve">compete </w:t>
      </w:r>
      <w:r w:rsidR="00C9225F">
        <w:t xml:space="preserve">through decoy effects by deflecting herbivores towards the beneficiary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B03788">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Xanthorrhoea semiplana</w:t>
      </w:r>
      <w:r w:rsidR="00535A1F">
        <w:t xml:space="preserve">) </w:t>
      </w:r>
      <w:r w:rsidR="00C10D95">
        <w:t>facilitates the pink-lipped spider orchid</w:t>
      </w:r>
      <w:r w:rsidR="00535A1F">
        <w:t xml:space="preserve"> (</w:t>
      </w:r>
      <w:r w:rsidR="00535A1F" w:rsidRPr="00976444">
        <w:rPr>
          <w:i/>
        </w:rPr>
        <w:t>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2" w:tooltip="Petit, 2005 #304" w:history="1">
        <w:r w:rsidR="00B03788">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3" w:tooltip="Petrů, 2006 #297" w:history="1">
        <w:r w:rsidR="00B03788">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F1C52">
        <w:t>. T</w:t>
      </w:r>
      <w:r w:rsidR="00DE7E23">
        <w:t>herefore</w:t>
      </w:r>
      <w:r w:rsidR="00DF1C52">
        <w:t>,</w:t>
      </w:r>
      <w:r w:rsidR="00DE7E23">
        <w:t xml:space="preserv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5042C0">
        <w:t>,</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B03788">
          <w:rPr>
            <w:noProof/>
          </w:rPr>
          <w:t>Tielbörger and Kadmon, 2000</w:t>
        </w:r>
      </w:hyperlink>
      <w:r w:rsidR="004B69DA">
        <w:rPr>
          <w:noProof/>
        </w:rPr>
        <w:t>)</w:t>
      </w:r>
      <w:r w:rsidR="004B69DA">
        <w:fldChar w:fldCharType="end"/>
      </w:r>
      <w:r w:rsidR="004B69DA">
        <w:t xml:space="preserve">. </w:t>
      </w:r>
      <w:r w:rsidR="008D60BC">
        <w:t>Here</w:t>
      </w:r>
      <w:r w:rsidR="006402BD">
        <w:t xml:space="preserve"> we show the mechanisms by which a sh</w:t>
      </w:r>
      <w:r w:rsidR="008D60BC">
        <w:t>rub can facilitate for density while decreasing</w:t>
      </w:r>
      <w:r w:rsidR="006402BD">
        <w:t xml:space="preserve"> fitness indirectly</w:t>
      </w:r>
      <w:r w:rsidR="001C5428">
        <w:t xml:space="preserve"> through effects on pollination</w:t>
      </w:r>
      <w:r w:rsidR="006402BD">
        <w:t xml:space="preserve">. </w:t>
      </w:r>
    </w:p>
    <w:p w14:paraId="682CB1F6" w14:textId="1094751D" w:rsidR="00C11B84" w:rsidRDefault="00C11B84" w:rsidP="008C661B">
      <w:pPr>
        <w:spacing w:line="360" w:lineRule="auto"/>
        <w:rPr>
          <w:u w:val="single"/>
        </w:rPr>
      </w:pPr>
      <w:r w:rsidRPr="00C11B84">
        <w:rPr>
          <w:u w:val="single"/>
        </w:rPr>
        <w:lastRenderedPageBreak/>
        <w:t>Conclusions</w:t>
      </w:r>
    </w:p>
    <w:p w14:paraId="057062A3" w14:textId="3BCD9333" w:rsidR="000F69E1" w:rsidRDefault="005D434B" w:rsidP="008C661B">
      <w:pPr>
        <w:spacing w:line="360" w:lineRule="auto"/>
      </w:pPr>
      <w:r w:rsidRPr="000E1927">
        <w:t xml:space="preserve">The majority of research on plant-plant interactions </w:t>
      </w:r>
      <w:r w:rsidR="00270C37" w:rsidRPr="000E1927">
        <w:t>focuses</w:t>
      </w:r>
      <w:r w:rsidRPr="000E1927">
        <w:t xml:space="preserve">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5" w:tooltip="Goldberg, 2001 #247" w:history="1">
        <w:r w:rsidR="00B03788">
          <w:rPr>
            <w:noProof/>
          </w:rPr>
          <w:t>Goldberg et al., 2001</w:t>
        </w:r>
      </w:hyperlink>
      <w:r>
        <w:rPr>
          <w:noProof/>
        </w:rPr>
        <w:t xml:space="preserve">; </w:t>
      </w:r>
      <w:hyperlink w:anchor="_ENREF_85" w:tooltip="Tielbörger, 2000 #20" w:history="1">
        <w:r w:rsidR="00B03788">
          <w:rPr>
            <w:noProof/>
          </w:rPr>
          <w:t>Tielbörger and Kadmon, 2000</w:t>
        </w:r>
      </w:hyperlink>
      <w:r>
        <w:rPr>
          <w:noProof/>
        </w:rPr>
        <w:t>)</w:t>
      </w:r>
      <w:r w:rsidRPr="000E1927">
        <w:fldChar w:fldCharType="end"/>
      </w:r>
      <w:r w:rsidR="00270C37">
        <w:t>.</w:t>
      </w:r>
      <w:r w:rsidRPr="000E1927">
        <w:t xml:space="preserve"> </w:t>
      </w:r>
      <w:r w:rsidR="00270C37">
        <w:t>These singular foci</w:t>
      </w:r>
      <w:r w:rsidR="00270C37" w:rsidRPr="000E1927">
        <w:t xml:space="preserve"> </w:t>
      </w:r>
      <w:r w:rsidR="00270C37">
        <w:t>are</w:t>
      </w:r>
      <w:r w:rsidRPr="000E1927">
        <w:t xml:space="preserve"> inadequate for </w:t>
      </w:r>
      <w:r w:rsidR="00324A80">
        <w:t>estimating</w:t>
      </w:r>
      <w:r w:rsidRPr="000E1927">
        <w:t xml:space="preserve"> fitness levels within </w:t>
      </w:r>
      <w:r w:rsidR="00444676">
        <w:t xml:space="preserve">plant </w:t>
      </w:r>
      <w:r w:rsidRPr="000E1927">
        <w:t xml:space="preserve">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2" w:tooltip="McPeek, 1998 #248" w:history="1">
        <w:r w:rsidR="00B03788" w:rsidRPr="000E1927">
          <w:rPr>
            <w:noProof/>
          </w:rPr>
          <w:t>McPeek and Peckarsky, 1998</w:t>
        </w:r>
      </w:hyperlink>
      <w:r w:rsidRPr="000E1927">
        <w:rPr>
          <w:noProof/>
        </w:rPr>
        <w:t>)</w:t>
      </w:r>
      <w:r w:rsidRPr="000E1927">
        <w:fldChar w:fldCharType="end"/>
      </w:r>
      <w:r w:rsidRPr="000E1927">
        <w:t>.</w:t>
      </w:r>
      <w:r>
        <w:t xml:space="preserve"> The extent of </w:t>
      </w:r>
      <w:r w:rsidR="00D63E70">
        <w:t>th</w:t>
      </w:r>
      <w:r w:rsidR="00016C3D">
        <w:t>ese</w:t>
      </w:r>
      <w:r w:rsidR="00D63E70">
        <w:t xml:space="preserve"> </w:t>
      </w:r>
      <w:r>
        <w:t xml:space="preserve">tradeoffs is </w:t>
      </w:r>
      <w:r w:rsidR="00D63E70">
        <w:t xml:space="preserve">likely </w:t>
      </w:r>
      <w:r>
        <w:t>underestimated in arid environments</w:t>
      </w:r>
      <w:r w:rsidR="00FB6E8F">
        <w:t xml:space="preserve"> and</w:t>
      </w:r>
      <w:r w:rsidR="000F69E1">
        <w:t xml:space="preserve"> important for structuring desert communities. Shrubs had a net positive effect on annuals</w:t>
      </w:r>
      <w:r w:rsidR="00903E7C">
        <w:t xml:space="preserve"> but interactions mediated through flowering at different life</w:t>
      </w:r>
      <w:r w:rsidR="00DB3554">
        <w:t>-</w:t>
      </w:r>
      <w:r w:rsidR="00903E7C">
        <w:t>stages and also shrub phenology were critical mediators of the sign of the net outcome of association by annual plants with a foundation plant species.</w:t>
      </w:r>
      <w:r w:rsidR="00DB3554">
        <w:t xml:space="preserve">  </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78E85AB0" w:rsidR="00A8613A" w:rsidRDefault="00A8613A" w:rsidP="004E7000">
      <w:pPr>
        <w:rPr>
          <w:u w:val="single"/>
        </w:rPr>
      </w:pPr>
    </w:p>
    <w:p w14:paraId="04EC0628" w14:textId="2B8F22CE" w:rsidR="00BC5389" w:rsidRDefault="00BC5389" w:rsidP="004E7000">
      <w:pPr>
        <w:rPr>
          <w:u w:val="single"/>
        </w:rPr>
      </w:pPr>
    </w:p>
    <w:p w14:paraId="2D36FB00" w14:textId="5A4C4A6D" w:rsidR="00BC5389" w:rsidRDefault="00BC5389" w:rsidP="004E7000">
      <w:pPr>
        <w:rPr>
          <w:u w:val="single"/>
        </w:rPr>
      </w:pPr>
    </w:p>
    <w:p w14:paraId="3BD027EA" w14:textId="3A52C318" w:rsidR="00BC5389" w:rsidRDefault="00BC5389" w:rsidP="004E7000">
      <w:pPr>
        <w:rPr>
          <w:u w:val="single"/>
        </w:rPr>
      </w:pPr>
    </w:p>
    <w:p w14:paraId="14134990" w14:textId="46B9AD34" w:rsidR="00BC5389" w:rsidRDefault="00BC5389" w:rsidP="004E7000">
      <w:pPr>
        <w:rPr>
          <w:u w:val="single"/>
        </w:rPr>
      </w:pPr>
    </w:p>
    <w:p w14:paraId="5C367B55" w14:textId="14836091" w:rsidR="00BC5389" w:rsidRDefault="00BC5389" w:rsidP="004E7000">
      <w:pPr>
        <w:rPr>
          <w:u w:val="single"/>
        </w:rPr>
      </w:pPr>
    </w:p>
    <w:p w14:paraId="0F1C671B" w14:textId="24129DA9" w:rsidR="00BC5389" w:rsidRDefault="00BC5389" w:rsidP="004E7000">
      <w:pPr>
        <w:rPr>
          <w:u w:val="single"/>
        </w:rPr>
      </w:pPr>
    </w:p>
    <w:p w14:paraId="793731A9" w14:textId="10D77CF4" w:rsidR="00BC5389" w:rsidRDefault="00BC5389" w:rsidP="004E7000">
      <w:pPr>
        <w:rPr>
          <w:u w:val="single"/>
        </w:rPr>
      </w:pPr>
    </w:p>
    <w:p w14:paraId="35E15271" w14:textId="4D946995" w:rsidR="005B2C92" w:rsidRDefault="005B2C92" w:rsidP="004E7000">
      <w:pPr>
        <w:rPr>
          <w:u w:val="single"/>
        </w:rPr>
      </w:pPr>
    </w:p>
    <w:p w14:paraId="51A36ADF" w14:textId="6B6B3027" w:rsidR="005B2C92" w:rsidRDefault="005B2C92" w:rsidP="004E7000">
      <w:pPr>
        <w:rPr>
          <w:u w:val="single"/>
        </w:rPr>
      </w:pPr>
    </w:p>
    <w:p w14:paraId="0A23392A" w14:textId="55D1C0A0" w:rsidR="005B2C92" w:rsidRDefault="005B2C92" w:rsidP="004E7000">
      <w:pPr>
        <w:rPr>
          <w:u w:val="single"/>
        </w:rPr>
      </w:pPr>
    </w:p>
    <w:p w14:paraId="6AD79DC7" w14:textId="3A741419" w:rsidR="005B2C92" w:rsidRDefault="005B2C92" w:rsidP="004E7000">
      <w:pPr>
        <w:rPr>
          <w:u w:val="single"/>
        </w:rPr>
      </w:pPr>
    </w:p>
    <w:p w14:paraId="1233E1B8" w14:textId="1F0E07F9" w:rsidR="005B2C92" w:rsidRDefault="005B2C92" w:rsidP="004E7000">
      <w:pPr>
        <w:rPr>
          <w:u w:val="single"/>
        </w:rPr>
      </w:pPr>
    </w:p>
    <w:p w14:paraId="7854AB1A" w14:textId="3227698B" w:rsidR="005B2C92" w:rsidRDefault="005B2C92" w:rsidP="004E7000">
      <w:pPr>
        <w:rPr>
          <w:u w:val="single"/>
        </w:rPr>
      </w:pPr>
    </w:p>
    <w:p w14:paraId="2D08D6A2" w14:textId="77777777" w:rsidR="005B2C92" w:rsidRDefault="005B2C92" w:rsidP="004E7000">
      <w:pPr>
        <w:rPr>
          <w:u w:val="single"/>
        </w:rPr>
      </w:pPr>
    </w:p>
    <w:p w14:paraId="49A124DF" w14:textId="7415C161" w:rsidR="00BC5389" w:rsidRDefault="00BC5389" w:rsidP="004E7000">
      <w:pPr>
        <w:rPr>
          <w:u w:val="single"/>
        </w:rPr>
      </w:pPr>
    </w:p>
    <w:p w14:paraId="01A8A758" w14:textId="77777777" w:rsidR="00BC5389" w:rsidRDefault="00BC5389" w:rsidP="004E7000">
      <w:pPr>
        <w:rPr>
          <w:u w:val="single"/>
        </w:rPr>
      </w:pPr>
    </w:p>
    <w:p w14:paraId="277D753A" w14:textId="007A557A" w:rsidR="00EB2220" w:rsidRPr="00065309" w:rsidRDefault="00065309" w:rsidP="009C7F0B">
      <w:pPr>
        <w:rPr>
          <w:u w:val="single"/>
        </w:rPr>
      </w:pPr>
      <w:r w:rsidRPr="00065309">
        <w:rPr>
          <w:u w:val="single"/>
        </w:rPr>
        <w:lastRenderedPageBreak/>
        <w:t>Literature Cited</w:t>
      </w:r>
    </w:p>
    <w:p w14:paraId="5D6A9BEF" w14:textId="77777777" w:rsidR="00B03788" w:rsidRPr="00B03788" w:rsidRDefault="00D7348A" w:rsidP="00B03788">
      <w:pPr>
        <w:pStyle w:val="EndNoteBibliography"/>
        <w:spacing w:after="0"/>
      </w:pPr>
      <w:r>
        <w:fldChar w:fldCharType="begin"/>
      </w:r>
      <w:r>
        <w:instrText xml:space="preserve"> ADDIN EN.REFLIST </w:instrText>
      </w:r>
      <w:r>
        <w:fldChar w:fldCharType="separate"/>
      </w:r>
      <w:bookmarkStart w:id="0" w:name="_ENREF_1"/>
      <w:r w:rsidR="00B03788" w:rsidRPr="00B03788">
        <w:t>Albrecht, M., Ramis, M.R., Traveset, A., 2016. Pollinator-mediated impacts of alien invasive plants on the pollination of native plants: the role of spatial scale and distinct behaviour among pollinator guilds. Biological Invasions 18, 1801-1812.</w:t>
      </w:r>
      <w:bookmarkEnd w:id="0"/>
    </w:p>
    <w:p w14:paraId="63E76B72" w14:textId="77777777" w:rsidR="00B03788" w:rsidRPr="00B03788" w:rsidRDefault="00B03788" w:rsidP="00B03788">
      <w:pPr>
        <w:pStyle w:val="EndNoteBibliography"/>
        <w:spacing w:after="0"/>
      </w:pPr>
      <w:bookmarkStart w:id="1" w:name="_ENREF_2"/>
      <w:r w:rsidRPr="00B03788">
        <w:t>Alcock, J., Jones, C.E., Buchmann, S.L., 1977. Male mating strategies in the bee Centris pallida Fox (Anthophoridae: Hymenoptera). The American Naturalist 111, 145-155.</w:t>
      </w:r>
      <w:bookmarkEnd w:id="1"/>
    </w:p>
    <w:p w14:paraId="7A360C55" w14:textId="77777777" w:rsidR="00B03788" w:rsidRPr="00B03788" w:rsidRDefault="00B03788" w:rsidP="00B03788">
      <w:pPr>
        <w:pStyle w:val="EndNoteBibliography"/>
        <w:spacing w:after="0"/>
      </w:pPr>
      <w:bookmarkStart w:id="2" w:name="_ENREF_3"/>
      <w:r w:rsidRPr="00B03788">
        <w:t>Armas, C., Ordiales, R., Pugnaire, F.I., 2004. Measuring plant interactions: a new comparative index. Ecology 85, 2682-2686.</w:t>
      </w:r>
      <w:bookmarkEnd w:id="2"/>
    </w:p>
    <w:p w14:paraId="13BA9847" w14:textId="77777777" w:rsidR="00B03788" w:rsidRPr="00B03788" w:rsidRDefault="00B03788" w:rsidP="00B03788">
      <w:pPr>
        <w:pStyle w:val="EndNoteBibliography"/>
        <w:spacing w:after="0"/>
      </w:pPr>
      <w:bookmarkStart w:id="3" w:name="_ENREF_4"/>
      <w:r w:rsidRPr="00B03788">
        <w:t>Ascher, J., Pickering, J., 2015. Discover Life bee species guide and world checklist (Hymenoptera: Apoidea: Anthophila).</w:t>
      </w:r>
      <w:bookmarkEnd w:id="3"/>
    </w:p>
    <w:p w14:paraId="5EE3262C" w14:textId="77777777" w:rsidR="00B03788" w:rsidRPr="00B03788" w:rsidRDefault="00B03788" w:rsidP="00B03788">
      <w:pPr>
        <w:pStyle w:val="EndNoteBibliography"/>
        <w:spacing w:after="0"/>
      </w:pPr>
      <w:bookmarkStart w:id="4" w:name="_ENREF_5"/>
      <w:r w:rsidRPr="00B03788">
        <w:t>Barbour, M., Keeler-Wolf, T., Schoenherr, A.A., 2007. Terrestrial vegetation of California. Univ of California Press.</w:t>
      </w:r>
      <w:bookmarkEnd w:id="4"/>
    </w:p>
    <w:p w14:paraId="623B29E2" w14:textId="77777777" w:rsidR="00B03788" w:rsidRPr="00B03788" w:rsidRDefault="00B03788" w:rsidP="00B03788">
      <w:pPr>
        <w:pStyle w:val="EndNoteBibliography"/>
        <w:spacing w:after="0"/>
      </w:pPr>
      <w:bookmarkStart w:id="5" w:name="_ENREF_6"/>
      <w:r w:rsidRPr="00B03788">
        <w:t>Bazzaz, F.A., Chiariello, N.R., Coley, P.D., Pitelka, L.F., 1987. Allocating resources to reproduction and defense. BioScience 37, 58-67.</w:t>
      </w:r>
      <w:bookmarkEnd w:id="5"/>
    </w:p>
    <w:p w14:paraId="59EFB8E5" w14:textId="77777777" w:rsidR="00B03788" w:rsidRPr="00B03788" w:rsidRDefault="00B03788" w:rsidP="00B03788">
      <w:pPr>
        <w:pStyle w:val="EndNoteBibliography"/>
        <w:spacing w:after="0"/>
      </w:pPr>
      <w:bookmarkStart w:id="6" w:name="_ENREF_7"/>
      <w:r w:rsidRPr="00B03788">
        <w:t>Bertness, M.D., Callaway, R., 1994. Positive interactions in communities. Trends in Ecology &amp; Evolution 9, 191-193.</w:t>
      </w:r>
      <w:bookmarkEnd w:id="6"/>
    </w:p>
    <w:p w14:paraId="5E1A7F20" w14:textId="77777777" w:rsidR="00B03788" w:rsidRPr="00B03788" w:rsidRDefault="00B03788" w:rsidP="00B03788">
      <w:pPr>
        <w:pStyle w:val="EndNoteBibliography"/>
        <w:spacing w:after="0"/>
      </w:pPr>
      <w:bookmarkStart w:id="7" w:name="_ENREF_8"/>
      <w:r w:rsidRPr="00B03788">
        <w:t>Betancourt, J.L., Van Devender, T.R., Martin, P.S., 1990. Packrat middens: the last 40,000 years of biotic change. University of Arizona Press.</w:t>
      </w:r>
      <w:bookmarkEnd w:id="7"/>
    </w:p>
    <w:p w14:paraId="016D156A" w14:textId="77777777" w:rsidR="00B03788" w:rsidRPr="00B03788" w:rsidRDefault="00B03788" w:rsidP="00B03788">
      <w:pPr>
        <w:pStyle w:val="EndNoteBibliography"/>
        <w:spacing w:after="0"/>
      </w:pPr>
      <w:bookmarkStart w:id="8" w:name="_ENREF_9"/>
      <w:r w:rsidRPr="00B03788">
        <w:t>Bosch, M., Waser, N.M., 2001. Experimental manipulation of plant density and its effect on pollination and reproduction of two confamilial montane herbs. Oecologia 126, 76-83.</w:t>
      </w:r>
      <w:bookmarkEnd w:id="8"/>
    </w:p>
    <w:p w14:paraId="01D3F603" w14:textId="77777777" w:rsidR="00B03788" w:rsidRPr="00B03788" w:rsidRDefault="00B03788" w:rsidP="00B03788">
      <w:pPr>
        <w:pStyle w:val="EndNoteBibliography"/>
        <w:spacing w:after="0"/>
      </w:pPr>
      <w:bookmarkStart w:id="9" w:name="_ENREF_10"/>
      <w:r w:rsidRPr="00B03788">
        <w:t>Bowers, J.E., Dimmitt, M.A., 1994. Flowering phenology of six woody plants in the northern Sonoran Desert. Bulletin of the Torrey Botanical Club, 215-229.</w:t>
      </w:r>
      <w:bookmarkEnd w:id="9"/>
    </w:p>
    <w:p w14:paraId="44FEA872" w14:textId="77777777" w:rsidR="00B03788" w:rsidRPr="00B03788" w:rsidRDefault="00B03788" w:rsidP="00B03788">
      <w:pPr>
        <w:pStyle w:val="EndNoteBibliography"/>
        <w:spacing w:after="0"/>
      </w:pPr>
      <w:bookmarkStart w:id="10" w:name="_ENREF_11"/>
      <w:r w:rsidRPr="00B03788">
        <w:t>Brooker, R., Kikvidze, Z., Pugnaire, F.I., Callaway, R.M., Choler, P., Lortie, C.J., Michalet, R., 2005. The importance of importance. Oikos 109, 63-70.</w:t>
      </w:r>
      <w:bookmarkEnd w:id="10"/>
    </w:p>
    <w:p w14:paraId="560CEAB2" w14:textId="77777777" w:rsidR="00B03788" w:rsidRPr="00B03788" w:rsidRDefault="00B03788" w:rsidP="00B03788">
      <w:pPr>
        <w:pStyle w:val="EndNoteBibliography"/>
        <w:spacing w:after="0"/>
      </w:pPr>
      <w:bookmarkStart w:id="11" w:name="_ENREF_12"/>
      <w:r w:rsidRPr="00B03788">
        <w:t>Brooker, R.W., Maestre, F.T., Callaway, R.M., Lortie, C.L., Cavieres, L.A., Kunstler, G., Liancourt, P., Tielbörger, K., Travis, J.M., Anthelme, F., 2008. Facilitation in plant communities: the past, the present, and the future. Journal of Ecology 96, 18-34.</w:t>
      </w:r>
      <w:bookmarkEnd w:id="11"/>
    </w:p>
    <w:p w14:paraId="4C17B5EC" w14:textId="77777777" w:rsidR="00B03788" w:rsidRPr="00B03788" w:rsidRDefault="00B03788" w:rsidP="00B03788">
      <w:pPr>
        <w:pStyle w:val="EndNoteBibliography"/>
        <w:spacing w:after="0"/>
      </w:pPr>
      <w:bookmarkStart w:id="12" w:name="_ENREF_13"/>
      <w:r w:rsidRPr="00B03788">
        <w:t>Bruckman, D., Campbell, D.R., 2016. Pollination of a native plant changes with distance and density of invasive plants in a simulated biological invasion. Am J Bot 103, 1458-1465.</w:t>
      </w:r>
      <w:bookmarkEnd w:id="12"/>
    </w:p>
    <w:p w14:paraId="6C236730" w14:textId="77777777" w:rsidR="00B03788" w:rsidRPr="00B03788" w:rsidRDefault="00B03788" w:rsidP="00B03788">
      <w:pPr>
        <w:pStyle w:val="EndNoteBibliography"/>
        <w:spacing w:after="0"/>
      </w:pPr>
      <w:bookmarkStart w:id="13" w:name="_ENREF_14"/>
      <w:r w:rsidRPr="00B03788">
        <w:t>Bruno, J.F., Stachowicz, J.J., Bertness, M.D., 2003. Inclusion of facilitation into ecological theory. Trends in Ecology &amp; Evolution 18, 119-125.</w:t>
      </w:r>
      <w:bookmarkEnd w:id="13"/>
    </w:p>
    <w:p w14:paraId="3062475B" w14:textId="77777777" w:rsidR="00B03788" w:rsidRPr="00B03788" w:rsidRDefault="00B03788" w:rsidP="00B03788">
      <w:pPr>
        <w:pStyle w:val="EndNoteBibliography"/>
        <w:spacing w:after="0"/>
      </w:pPr>
      <w:bookmarkStart w:id="14" w:name="_ENREF_15"/>
      <w:r w:rsidRPr="00B03788">
        <w:t>Cable, D.R., 1969. Competition in the semidesert grass‐shrub type as influneced by root systems, growth habits, and soil moisture extraction. Ecology 50, 27-38.</w:t>
      </w:r>
      <w:bookmarkEnd w:id="14"/>
    </w:p>
    <w:p w14:paraId="7CF51B59" w14:textId="77777777" w:rsidR="00B03788" w:rsidRPr="00B03788" w:rsidRDefault="00B03788" w:rsidP="00B03788">
      <w:pPr>
        <w:pStyle w:val="EndNoteBibliography"/>
        <w:spacing w:after="0"/>
      </w:pPr>
      <w:bookmarkStart w:id="15" w:name="_ENREF_16"/>
      <w:r w:rsidRPr="00B03788">
        <w:t>Callaway, R.M., Pennings, S.C., 2000. Facilitation may buffer competitive effects indirect and diffuse interactions among salt marsh plants. American Naturalist 156, 416-424.</w:t>
      </w:r>
      <w:bookmarkEnd w:id="15"/>
    </w:p>
    <w:p w14:paraId="1319E79F" w14:textId="77777777" w:rsidR="00B03788" w:rsidRPr="00B03788" w:rsidRDefault="00B03788" w:rsidP="00B03788">
      <w:pPr>
        <w:pStyle w:val="EndNoteBibliography"/>
        <w:spacing w:after="0"/>
      </w:pPr>
      <w:bookmarkStart w:id="16" w:name="_ENREF_17"/>
      <w:r w:rsidRPr="00B03788">
        <w:t>Callaway, R.M., Walker, L.R., 1997a. Competition and Facilitation A Synthetic Approach to Interactions in Plant Communities. Ecology 78, 1958-1965.</w:t>
      </w:r>
      <w:bookmarkEnd w:id="16"/>
    </w:p>
    <w:p w14:paraId="6F100C6F" w14:textId="77777777" w:rsidR="00B03788" w:rsidRPr="00B03788" w:rsidRDefault="00B03788" w:rsidP="00B03788">
      <w:pPr>
        <w:pStyle w:val="EndNoteBibliography"/>
        <w:spacing w:after="0"/>
      </w:pPr>
      <w:bookmarkStart w:id="17" w:name="_ENREF_18"/>
      <w:r w:rsidRPr="00B03788">
        <w:t>Callaway, R.M., Walker, L.R., 1997b. Competition and facilitation: a synthetic approach to interactions in plant communities. Ecology 78, 1958-1965.</w:t>
      </w:r>
      <w:bookmarkEnd w:id="17"/>
    </w:p>
    <w:p w14:paraId="65D0720E" w14:textId="77777777" w:rsidR="00B03788" w:rsidRPr="00B03788" w:rsidRDefault="00B03788" w:rsidP="00B03788">
      <w:pPr>
        <w:pStyle w:val="EndNoteBibliography"/>
        <w:spacing w:after="0"/>
      </w:pPr>
      <w:bookmarkStart w:id="18" w:name="_ENREF_19"/>
      <w:r w:rsidRPr="00B03788">
        <w:t>Cane, J.H., Minckley, R., Kervin, L., Roulston, T.A., 2005. Temporally persistent patterns of incidence and abundance in a pollinator guild at annual and decadal scales: the bees of Larrea tridentata. Biological Journal of the Linnean Society 85, 319-329.</w:t>
      </w:r>
      <w:bookmarkEnd w:id="18"/>
    </w:p>
    <w:p w14:paraId="0AED7B4F" w14:textId="77777777" w:rsidR="00B03788" w:rsidRPr="00B03788" w:rsidRDefault="00B03788" w:rsidP="00B03788">
      <w:pPr>
        <w:pStyle w:val="EndNoteBibliography"/>
        <w:spacing w:after="0"/>
      </w:pPr>
      <w:bookmarkStart w:id="19" w:name="_ENREF_20"/>
      <w:r w:rsidRPr="00B03788">
        <w:t>Cane, J.H., Tepedino, V.J., 2017. Gauging the effect of honey bee pollen collection on native bee communities. Conservation Letters 10, 205-210.</w:t>
      </w:r>
      <w:bookmarkEnd w:id="19"/>
    </w:p>
    <w:p w14:paraId="648197A2" w14:textId="77777777" w:rsidR="00B03788" w:rsidRPr="00B03788" w:rsidRDefault="00B03788" w:rsidP="00B03788">
      <w:pPr>
        <w:pStyle w:val="EndNoteBibliography"/>
        <w:spacing w:after="0"/>
      </w:pPr>
      <w:bookmarkStart w:id="20" w:name="_ENREF_21"/>
      <w:r w:rsidRPr="00B03788">
        <w:lastRenderedPageBreak/>
        <w:t>Chacoff, N.P., Vázquez, D.P., Lomáscolo, S.B., Stevani, E.L., Dorado, J., Padrón, B., 2012. Evaluating sampling completeness in a desert plant–pollinator network. Journal of Animal Ecology 81, 190-200.</w:t>
      </w:r>
      <w:bookmarkEnd w:id="20"/>
    </w:p>
    <w:p w14:paraId="4DF8B600" w14:textId="77777777" w:rsidR="00B03788" w:rsidRPr="00B03788" w:rsidRDefault="00B03788" w:rsidP="00B03788">
      <w:pPr>
        <w:pStyle w:val="EndNoteBibliography"/>
        <w:spacing w:after="0"/>
      </w:pPr>
      <w:bookmarkStart w:id="21" w:name="_ENREF_22"/>
      <w:r w:rsidRPr="00B03788">
        <w:t>Chesson, P., Gebauer, R.L., Schwinning, S., Huntly, N., Wiegand, K., Ernest, M.S., Sher, A., Novoplansky, A., Weltzin, J.F., 2004. Resource pulses, species interactions, and diversity maintenance in arid and semi-arid environments. Oecologia 141, 236-253.</w:t>
      </w:r>
      <w:bookmarkEnd w:id="21"/>
    </w:p>
    <w:p w14:paraId="7B395C2A" w14:textId="77777777" w:rsidR="00B03788" w:rsidRPr="00B03788" w:rsidRDefault="00B03788" w:rsidP="00B03788">
      <w:pPr>
        <w:pStyle w:val="EndNoteBibliography"/>
        <w:spacing w:after="0"/>
      </w:pPr>
      <w:bookmarkStart w:id="22" w:name="_ENREF_23"/>
      <w:r w:rsidRPr="00B03788">
        <w:t>Clements, F.E., Goldsmith, G.W., 1924. phytometer method in ecology.</w:t>
      </w:r>
      <w:bookmarkEnd w:id="22"/>
    </w:p>
    <w:p w14:paraId="5A0B2FF6" w14:textId="77777777" w:rsidR="00B03788" w:rsidRPr="00B03788" w:rsidRDefault="00B03788" w:rsidP="00B03788">
      <w:pPr>
        <w:pStyle w:val="EndNoteBibliography"/>
        <w:spacing w:after="0"/>
      </w:pPr>
      <w:bookmarkStart w:id="23" w:name="_ENREF_24"/>
      <w:r w:rsidRPr="00B03788">
        <w:t>Cline, A.R., Audisio, P., 2010. Revision of the new world short-winged flower beetles (Coleoptera: Kateretidae). Part I. Generic review and revision of Anthonaeus Horn, 1879. The Coleopterists Bulletin, 173-186.</w:t>
      </w:r>
      <w:bookmarkEnd w:id="23"/>
    </w:p>
    <w:p w14:paraId="248CCC45" w14:textId="77777777" w:rsidR="00B03788" w:rsidRPr="00B03788" w:rsidRDefault="00B03788" w:rsidP="00B03788">
      <w:pPr>
        <w:pStyle w:val="EndNoteBibliography"/>
        <w:spacing w:after="0"/>
      </w:pPr>
      <w:bookmarkStart w:id="24" w:name="_ENREF_25"/>
      <w:r w:rsidRPr="00B03788">
        <w:t>Davis, W., Philbrick, R., 1986. Natural hybridization between Malacothrix incana and M. saxatilis var. implicata (Asteraceae: Lactuceae) on San Miguel Island, California. Madroño, 253-263.</w:t>
      </w:r>
      <w:bookmarkEnd w:id="24"/>
    </w:p>
    <w:p w14:paraId="4B76DFDF" w14:textId="77777777" w:rsidR="00B03788" w:rsidRPr="00B03788" w:rsidRDefault="00B03788" w:rsidP="00B03788">
      <w:pPr>
        <w:pStyle w:val="EndNoteBibliography"/>
        <w:spacing w:after="0"/>
      </w:pPr>
      <w:bookmarkStart w:id="25" w:name="_ENREF_26"/>
      <w:r w:rsidRPr="00B03788">
        <w:t>Ellison, A.M., Bank, M.S., Clinton, B.D., Colburn, E.A., Elliott, K., Ford, C.R., Foster, D.R., Kloeppel, B.D., Knoepp, J.D., Lovett, G.M., 2005. Loss of foundation species: consequences for the structure and dynamics of forested ecosystems. Frontiers in Ecology and the Environment 3, 479-486.</w:t>
      </w:r>
      <w:bookmarkEnd w:id="25"/>
    </w:p>
    <w:p w14:paraId="112F004B" w14:textId="77777777" w:rsidR="00B03788" w:rsidRPr="00B03788" w:rsidRDefault="00B03788" w:rsidP="00B03788">
      <w:pPr>
        <w:pStyle w:val="EndNoteBibliography"/>
        <w:spacing w:after="0"/>
      </w:pPr>
      <w:bookmarkStart w:id="26" w:name="_ENREF_27"/>
      <w:r w:rsidRPr="00B03788">
        <w:t>Facelli, J.M., Temby, A.M., 2002. Multiple effects of shrubs on annual plant communities in arid lands of South Australia. Austral ecology 27, 422-432.</w:t>
      </w:r>
      <w:bookmarkEnd w:id="26"/>
    </w:p>
    <w:p w14:paraId="3421FB32" w14:textId="77777777" w:rsidR="00B03788" w:rsidRPr="00B03788" w:rsidRDefault="00B03788" w:rsidP="00B03788">
      <w:pPr>
        <w:pStyle w:val="EndNoteBibliography"/>
        <w:spacing w:after="0"/>
      </w:pPr>
      <w:bookmarkStart w:id="27" w:name="_ENREF_28"/>
      <w:r w:rsidRPr="00B03788">
        <w:t>Filazzola, A., Lortie, C.J., 2014. A systematic review and conceptual framework for the mechanistic pathways of nurse plants. Global Ecology and Biogeography 23, 1335-1345.</w:t>
      </w:r>
      <w:bookmarkEnd w:id="27"/>
    </w:p>
    <w:p w14:paraId="70CB6222" w14:textId="77777777" w:rsidR="00B03788" w:rsidRPr="00B03788" w:rsidRDefault="00B03788" w:rsidP="00B03788">
      <w:pPr>
        <w:pStyle w:val="EndNoteBibliography"/>
        <w:spacing w:after="0"/>
      </w:pPr>
      <w:bookmarkStart w:id="28" w:name="_ENREF_29"/>
      <w:r w:rsidRPr="00B03788">
        <w:t>Fleming, T.H., Holland, J.N., 1998. The evolution of obligate pollination mutualisms: senita cactus and senita moth. Oecologia 114, 368-375.</w:t>
      </w:r>
      <w:bookmarkEnd w:id="28"/>
    </w:p>
    <w:p w14:paraId="4042619D" w14:textId="77777777" w:rsidR="00B03788" w:rsidRPr="00B03788" w:rsidRDefault="00B03788" w:rsidP="00B03788">
      <w:pPr>
        <w:pStyle w:val="EndNoteBibliography"/>
        <w:spacing w:after="0"/>
      </w:pPr>
      <w:bookmarkStart w:id="29" w:name="_ENREF_30"/>
      <w:r w:rsidRPr="00B03788">
        <w:t>Fleming, T.H., Sahley, C.T., Holland, J.N., Nason, J.D., Hamrick, J., 2001. Sonoran Desert columnar cacti and the evolution of generalized pollination systems. Ecological Monographs 71, 511-530.</w:t>
      </w:r>
      <w:bookmarkEnd w:id="29"/>
    </w:p>
    <w:p w14:paraId="3163776E" w14:textId="77777777" w:rsidR="00B03788" w:rsidRPr="00B03788" w:rsidRDefault="00B03788" w:rsidP="00B03788">
      <w:pPr>
        <w:pStyle w:val="EndNoteBibliography"/>
        <w:spacing w:after="0"/>
      </w:pPr>
      <w:bookmarkStart w:id="30" w:name="_ENREF_31"/>
      <w:r w:rsidRPr="00B03788">
        <w:t>Flores, J., Jurado, E., 2003. Are nurse‐protégé interactions more common among plants from arid environments? Journal of Vegetation Science 14, 911-916.</w:t>
      </w:r>
      <w:bookmarkEnd w:id="30"/>
    </w:p>
    <w:p w14:paraId="5B674A1A" w14:textId="77777777" w:rsidR="00B03788" w:rsidRPr="00B03788" w:rsidRDefault="00B03788" w:rsidP="00B03788">
      <w:pPr>
        <w:pStyle w:val="EndNoteBibliography"/>
        <w:spacing w:after="0"/>
      </w:pPr>
      <w:bookmarkStart w:id="31" w:name="_ENREF_32"/>
      <w:r w:rsidRPr="00B03788">
        <w:t>Franco, A., De Soyza, A., Virginia, R., Reynolds, J., Whitford, W., 1994. Effects of plant size and water relations on gas exchange and growth of the desert shrub Larrea tridentata. Oecologia 97, 171-178.</w:t>
      </w:r>
      <w:bookmarkEnd w:id="31"/>
    </w:p>
    <w:p w14:paraId="7504CF8B" w14:textId="77777777" w:rsidR="00B03788" w:rsidRPr="00B03788" w:rsidRDefault="00B03788" w:rsidP="00B03788">
      <w:pPr>
        <w:pStyle w:val="EndNoteBibliography"/>
        <w:spacing w:after="0"/>
      </w:pPr>
      <w:bookmarkStart w:id="32" w:name="_ENREF_33"/>
      <w:r w:rsidRPr="00B03788">
        <w:t>Gentry, A.H., 1974. Flowering phenology and diversity in tropical Bignoniaceae. Biotropica, 64-68.</w:t>
      </w:r>
      <w:bookmarkEnd w:id="32"/>
    </w:p>
    <w:p w14:paraId="5BC5214A" w14:textId="77777777" w:rsidR="00B03788" w:rsidRPr="00B03788" w:rsidRDefault="00B03788" w:rsidP="00B03788">
      <w:pPr>
        <w:pStyle w:val="EndNoteBibliography"/>
        <w:spacing w:after="0"/>
      </w:pPr>
      <w:bookmarkStart w:id="33" w:name="_ENREF_34"/>
      <w:r w:rsidRPr="00B03788">
        <w:t>Ghazoul, J., 2006. Floral diversity and the facilitation of pollination. Journal of Ecology 94, 295-304.</w:t>
      </w:r>
      <w:bookmarkEnd w:id="33"/>
    </w:p>
    <w:p w14:paraId="1489265E" w14:textId="77777777" w:rsidR="00B03788" w:rsidRPr="00B03788" w:rsidRDefault="00B03788" w:rsidP="00B03788">
      <w:pPr>
        <w:pStyle w:val="EndNoteBibliography"/>
        <w:spacing w:after="0"/>
      </w:pPr>
      <w:bookmarkStart w:id="34" w:name="_ENREF_35"/>
      <w:r w:rsidRPr="00B03788">
        <w:t>Goldberg, D.E., Turkington, R., Olsvig-Whittaker, L., Dyer, A.R., 2001. Density dependence in an annual plant community: variation among life history stages. Ecological Monographs 71, 423-446.</w:t>
      </w:r>
      <w:bookmarkEnd w:id="34"/>
    </w:p>
    <w:p w14:paraId="2AB18CEF" w14:textId="77777777" w:rsidR="00B03788" w:rsidRPr="00B03788" w:rsidRDefault="00B03788" w:rsidP="00B03788">
      <w:pPr>
        <w:pStyle w:val="EndNoteBibliography"/>
        <w:spacing w:after="0"/>
      </w:pPr>
      <w:bookmarkStart w:id="35" w:name="_ENREF_36"/>
      <w:r w:rsidRPr="00B03788">
        <w:t>Grissell, E.E., Schauff, M.E., 1990. A handbook of the families of Nearctic Chalcidoidea (Hymenoptera). A handbook of the families of Nearctic Chalcidoidea (Hymenoptera).</w:t>
      </w:r>
      <w:bookmarkEnd w:id="35"/>
    </w:p>
    <w:p w14:paraId="25678E0E" w14:textId="77777777" w:rsidR="00B03788" w:rsidRPr="00B03788" w:rsidRDefault="00B03788" w:rsidP="00B03788">
      <w:pPr>
        <w:pStyle w:val="EndNoteBibliography"/>
        <w:spacing w:after="0"/>
      </w:pPr>
      <w:bookmarkStart w:id="36" w:name="_ENREF_37"/>
      <w:r w:rsidRPr="00B03788">
        <w:t>Halvorson, W.L., Patten, D.T., 1975. Productivity and flowering of winter ephemerals in relation to Sonoran Desert shrubs. American Midland Naturalist, 311-319.</w:t>
      </w:r>
      <w:bookmarkEnd w:id="36"/>
    </w:p>
    <w:p w14:paraId="69617847" w14:textId="77777777" w:rsidR="00B03788" w:rsidRPr="00B03788" w:rsidRDefault="00B03788" w:rsidP="00B03788">
      <w:pPr>
        <w:pStyle w:val="EndNoteBibliography"/>
        <w:spacing w:after="0"/>
      </w:pPr>
      <w:bookmarkStart w:id="37" w:name="_ENREF_38"/>
      <w:r w:rsidRPr="00B03788">
        <w:t>Heinrich, B., Raven, P.H., 1972. Energetics and pollination ecology. Science 176, 597-602.</w:t>
      </w:r>
      <w:bookmarkEnd w:id="37"/>
    </w:p>
    <w:p w14:paraId="29BFFC8B" w14:textId="77777777" w:rsidR="00B03788" w:rsidRPr="00B03788" w:rsidRDefault="00B03788" w:rsidP="00B03788">
      <w:pPr>
        <w:pStyle w:val="EndNoteBibliography"/>
        <w:spacing w:after="0"/>
      </w:pPr>
      <w:bookmarkStart w:id="38" w:name="_ENREF_39"/>
      <w:r w:rsidRPr="00B03788">
        <w:t>Holland, N.J., Fleming, T.H., 2002. Co-pollinators and specialization in the pollinating seed-consumer mutualism between senita cacti and senita moths. Oecologia 133, 534-540.</w:t>
      </w:r>
      <w:bookmarkEnd w:id="38"/>
    </w:p>
    <w:p w14:paraId="4304129C" w14:textId="77777777" w:rsidR="00B03788" w:rsidRPr="00B03788" w:rsidRDefault="00B03788" w:rsidP="00B03788">
      <w:pPr>
        <w:pStyle w:val="EndNoteBibliography"/>
        <w:spacing w:after="0"/>
      </w:pPr>
      <w:bookmarkStart w:id="39" w:name="_ENREF_40"/>
      <w:r w:rsidRPr="00B03788">
        <w:lastRenderedPageBreak/>
        <w:t>Holzapfel, C., Mahall, B.E., 1999. Bidirectional facilitation and interference between shrubs and annuals in the Mojave Desert. Ecology 80, 1747-1761.</w:t>
      </w:r>
      <w:bookmarkEnd w:id="39"/>
    </w:p>
    <w:p w14:paraId="67DA0ACF" w14:textId="77777777" w:rsidR="00B03788" w:rsidRPr="00B03788" w:rsidRDefault="00B03788" w:rsidP="00B03788">
      <w:pPr>
        <w:pStyle w:val="EndNoteBibliography"/>
        <w:spacing w:after="0"/>
      </w:pPr>
      <w:bookmarkStart w:id="40" w:name="_ENREF_41"/>
      <w:r w:rsidRPr="00B03788">
        <w:t>Hurd Jr, P.D., Linsley, E.G., 1975. Some insects other than bees associated with Larrea tridentata in the southwestern United States. Proceedings of the Entomological Society of Washington.</w:t>
      </w:r>
      <w:bookmarkEnd w:id="40"/>
    </w:p>
    <w:p w14:paraId="2C8887D4" w14:textId="77777777" w:rsidR="00B03788" w:rsidRPr="00B03788" w:rsidRDefault="00B03788" w:rsidP="00B03788">
      <w:pPr>
        <w:pStyle w:val="EndNoteBibliography"/>
        <w:spacing w:after="0"/>
      </w:pPr>
      <w:bookmarkStart w:id="41" w:name="_ENREF_42"/>
      <w:r w:rsidRPr="00B03788">
        <w:t>Iler, A.M., Inouye, D.W., Høye, T.T., Miller‐Rushing, A.J., Burkle, L.A., Johnston, E.B., 2013. Maintenance of temporal synchrony between syrphid flies and floral resources despite differential phenological responses to climate. Global Change Biology 19, 2348-2359.</w:t>
      </w:r>
      <w:bookmarkEnd w:id="41"/>
    </w:p>
    <w:p w14:paraId="44F5BE20" w14:textId="77777777" w:rsidR="00B03788" w:rsidRPr="00B03788" w:rsidRDefault="00B03788" w:rsidP="00B03788">
      <w:pPr>
        <w:pStyle w:val="EndNoteBibliography"/>
        <w:spacing w:after="0"/>
      </w:pPr>
      <w:bookmarkStart w:id="42" w:name="_ENREF_43"/>
      <w:r w:rsidRPr="00B03788">
        <w:t>Inouye, D.W., Larson, B.M., Ssymank, A., Kevan, P.G., 2015. Flies and flowers III: ecology of foraging and pollination. Journal of Pollination Ecology 16, 115-133.</w:t>
      </w:r>
      <w:bookmarkEnd w:id="42"/>
    </w:p>
    <w:p w14:paraId="7D24FDD2" w14:textId="77777777" w:rsidR="00B03788" w:rsidRPr="00B03788" w:rsidRDefault="00B03788" w:rsidP="00B03788">
      <w:pPr>
        <w:pStyle w:val="EndNoteBibliography"/>
        <w:spacing w:after="0"/>
      </w:pPr>
      <w:bookmarkStart w:id="43" w:name="_ENREF_44"/>
      <w:r w:rsidRPr="00B03788">
        <w:t>Jennings, W.B., 2001. Comparative flowering phenology of plants in the western Mojave Desert. Madroño, 162-171.</w:t>
      </w:r>
      <w:bookmarkEnd w:id="43"/>
    </w:p>
    <w:p w14:paraId="687AAA0D" w14:textId="77777777" w:rsidR="00B03788" w:rsidRPr="00B03788" w:rsidRDefault="00B03788" w:rsidP="00B03788">
      <w:pPr>
        <w:pStyle w:val="EndNoteBibliography"/>
        <w:spacing w:after="0"/>
      </w:pPr>
      <w:bookmarkStart w:id="44" w:name="_ENREF_45"/>
      <w:r w:rsidRPr="00B03788">
        <w:t>Kearns, C.A., Inouye, D.W., 1993. Techniques for pollination biologists. University press of Colorado.</w:t>
      </w:r>
      <w:bookmarkEnd w:id="44"/>
    </w:p>
    <w:p w14:paraId="1433A718" w14:textId="77777777" w:rsidR="00B03788" w:rsidRPr="00B03788" w:rsidRDefault="00B03788" w:rsidP="00B03788">
      <w:pPr>
        <w:pStyle w:val="EndNoteBibliography"/>
        <w:spacing w:after="0"/>
      </w:pPr>
      <w:bookmarkStart w:id="45" w:name="_ENREF_46"/>
      <w:r w:rsidRPr="00B03788">
        <w:t>Laverty, T.M., 1992. Plant interactions for pollinator visits: a test of the magnet species effect. Oecologia 89, 502-508.</w:t>
      </w:r>
      <w:bookmarkEnd w:id="45"/>
    </w:p>
    <w:p w14:paraId="7716B82D" w14:textId="77777777" w:rsidR="00B03788" w:rsidRPr="00B03788" w:rsidRDefault="00B03788" w:rsidP="00B03788">
      <w:pPr>
        <w:pStyle w:val="EndNoteBibliography"/>
        <w:spacing w:after="0"/>
      </w:pPr>
      <w:bookmarkStart w:id="46" w:name="_ENREF_47"/>
      <w:r w:rsidRPr="00B03788">
        <w:t>Legendre, P., Gallagher, E.D., 2001. Ecologically meaningful transformations for ordination of species data. Oecologia 129, 271-280.</w:t>
      </w:r>
      <w:bookmarkEnd w:id="46"/>
    </w:p>
    <w:p w14:paraId="35EA74A4" w14:textId="77777777" w:rsidR="00B03788" w:rsidRPr="00B03788" w:rsidRDefault="00B03788" w:rsidP="00B03788">
      <w:pPr>
        <w:pStyle w:val="EndNoteBibliography"/>
        <w:spacing w:after="0"/>
      </w:pPr>
      <w:bookmarkStart w:id="47" w:name="_ENREF_48"/>
      <w:r w:rsidRPr="00B03788">
        <w:t>Lortie, C.J., Budden, A.E., Reid, A.M., 2012. From birds to bees: applying video observation techniques to invertebrate pollinators. Journal of Pollination Ecology 6, 125-128.</w:t>
      </w:r>
      <w:bookmarkEnd w:id="47"/>
    </w:p>
    <w:p w14:paraId="7B272F5F" w14:textId="77777777" w:rsidR="00B03788" w:rsidRPr="00B03788" w:rsidRDefault="00B03788" w:rsidP="00B03788">
      <w:pPr>
        <w:pStyle w:val="EndNoteBibliography"/>
        <w:spacing w:after="0"/>
      </w:pPr>
      <w:bookmarkStart w:id="48" w:name="_ENREF_49"/>
      <w:r w:rsidRPr="00B03788">
        <w:t>Marshall, S., 2012. Flies. The natural history and diversity of Diptera.</w:t>
      </w:r>
      <w:bookmarkEnd w:id="48"/>
    </w:p>
    <w:p w14:paraId="2FDEEC0E" w14:textId="77777777" w:rsidR="00B03788" w:rsidRPr="00B03788" w:rsidRDefault="00B03788" w:rsidP="00B03788">
      <w:pPr>
        <w:pStyle w:val="EndNoteBibliography"/>
        <w:spacing w:after="0"/>
      </w:pPr>
      <w:bookmarkStart w:id="49" w:name="_ENREF_50"/>
      <w:r w:rsidRPr="00B03788">
        <w:t>McIntire, E.J., Fajardo, A., 2014. Facilitation as a ubiquitous driver of biodiversity. New Phytologist 201, 403-416.</w:t>
      </w:r>
      <w:bookmarkEnd w:id="49"/>
    </w:p>
    <w:p w14:paraId="1996FB11" w14:textId="77777777" w:rsidR="00B03788" w:rsidRPr="00B03788" w:rsidRDefault="00B03788" w:rsidP="00B03788">
      <w:pPr>
        <w:pStyle w:val="EndNoteBibliography"/>
        <w:spacing w:after="0"/>
      </w:pPr>
      <w:bookmarkStart w:id="50" w:name="_ENREF_51"/>
      <w:r w:rsidRPr="00B03788">
        <w:t>McKinney, A.M., Goodell, K., 2010. Shading by invasive shrub reduces seed production and pollinator services in a native herb. Biological Invasions 12, 2751-2763.</w:t>
      </w:r>
      <w:bookmarkEnd w:id="50"/>
    </w:p>
    <w:p w14:paraId="353CF57F" w14:textId="77777777" w:rsidR="00B03788" w:rsidRPr="00B03788" w:rsidRDefault="00B03788" w:rsidP="00B03788">
      <w:pPr>
        <w:pStyle w:val="EndNoteBibliography"/>
        <w:spacing w:after="0"/>
      </w:pPr>
      <w:bookmarkStart w:id="51" w:name="_ENREF_52"/>
      <w:r w:rsidRPr="00B03788">
        <w:t>McPeek, M.A., Peckarsky, B.L., 1998. Life histories and the strengths of species interactions: combining mortality, growth, and fecundity effects. Ecology 79, 867-879.</w:t>
      </w:r>
      <w:bookmarkEnd w:id="51"/>
    </w:p>
    <w:p w14:paraId="49F8C1D8" w14:textId="77777777" w:rsidR="00B03788" w:rsidRPr="00B03788" w:rsidRDefault="00B03788" w:rsidP="00B03788">
      <w:pPr>
        <w:pStyle w:val="EndNoteBibliography"/>
        <w:spacing w:after="0"/>
      </w:pPr>
      <w:bookmarkStart w:id="52" w:name="_ENREF_53"/>
      <w:r w:rsidRPr="00B03788">
        <w:t>Michener, C.D., 2000. The bees of the world. JHU press.</w:t>
      </w:r>
      <w:bookmarkEnd w:id="52"/>
    </w:p>
    <w:p w14:paraId="6D3D6B5D" w14:textId="77777777" w:rsidR="00B03788" w:rsidRPr="00B03788" w:rsidRDefault="00B03788" w:rsidP="00B03788">
      <w:pPr>
        <w:pStyle w:val="EndNoteBibliography"/>
        <w:spacing w:after="0"/>
      </w:pPr>
      <w:bookmarkStart w:id="53" w:name="_ENREF_54"/>
      <w:r w:rsidRPr="00B03788">
        <w:t>Michener, C.D., McGinley, R.J., Danforth, B.N., 1994. The bee genera of North and Central America (Hymenoptera: Apoidea). Smithsonian Institution Press.</w:t>
      </w:r>
      <w:bookmarkEnd w:id="53"/>
    </w:p>
    <w:p w14:paraId="7413CAAB" w14:textId="77777777" w:rsidR="00B03788" w:rsidRPr="00B03788" w:rsidRDefault="00B03788" w:rsidP="00B03788">
      <w:pPr>
        <w:pStyle w:val="EndNoteBibliography"/>
        <w:spacing w:after="0"/>
      </w:pPr>
      <w:bookmarkStart w:id="54" w:name="_ENREF_55"/>
      <w:r w:rsidRPr="00B03788">
        <w:t>Minckley, R.L., Cane, J.H., Kervin, L., Roulston, T., 1999. Spatial predictability and resource specialization of bees (Hymenoptera: Apoidea) at a superabundant, widespread resource. Biological Journal of the Linnean Society 67, 119-147.</w:t>
      </w:r>
      <w:bookmarkEnd w:id="54"/>
    </w:p>
    <w:p w14:paraId="65A7FB49" w14:textId="77777777" w:rsidR="00B03788" w:rsidRPr="00B03788" w:rsidRDefault="00B03788" w:rsidP="00B03788">
      <w:pPr>
        <w:pStyle w:val="EndNoteBibliography"/>
        <w:spacing w:after="0"/>
      </w:pPr>
      <w:bookmarkStart w:id="55" w:name="_ENREF_56"/>
      <w:r w:rsidRPr="00B03788">
        <w:t>Miranda, G., Young, A., Locke, M., Marshall, S., Skevington, J., Thompson, F., 2013. Key to the genera of Nearctic Syrphidae. Canadian Journal of Arthropod Identification 23, 351.</w:t>
      </w:r>
      <w:bookmarkEnd w:id="55"/>
    </w:p>
    <w:p w14:paraId="7BFA72F4" w14:textId="77777777" w:rsidR="00B03788" w:rsidRPr="00B03788" w:rsidRDefault="00B03788" w:rsidP="00B03788">
      <w:pPr>
        <w:pStyle w:val="EndNoteBibliography"/>
        <w:spacing w:after="0"/>
      </w:pPr>
      <w:bookmarkStart w:id="56" w:name="_ENREF_57"/>
      <w:r w:rsidRPr="00B03788">
        <w:t>Morhardt, S., Morhardt, E., 2004. California desert flowers: an introduction to families, genera, and species. Univ of California Press.</w:t>
      </w:r>
      <w:bookmarkEnd w:id="56"/>
    </w:p>
    <w:p w14:paraId="2198B699" w14:textId="77777777" w:rsidR="00B03788" w:rsidRPr="00B03788" w:rsidRDefault="00B03788" w:rsidP="00B03788">
      <w:pPr>
        <w:pStyle w:val="EndNoteBibliography"/>
        <w:spacing w:after="0"/>
      </w:pPr>
      <w:bookmarkStart w:id="57" w:name="_ENREF_58"/>
      <w:r w:rsidRPr="00B03788">
        <w:t>Mosquin, T., 1971. Competition for pollinators as a stimulus for the evolution of flowering time. Oikos, 398-402.</w:t>
      </w:r>
      <w:bookmarkEnd w:id="57"/>
    </w:p>
    <w:p w14:paraId="309A8C97" w14:textId="77777777" w:rsidR="00B03788" w:rsidRPr="00B03788" w:rsidRDefault="00B03788" w:rsidP="00B03788">
      <w:pPr>
        <w:pStyle w:val="EndNoteBibliography"/>
        <w:spacing w:after="0"/>
      </w:pPr>
      <w:bookmarkStart w:id="58" w:name="_ENREF_59"/>
      <w:r w:rsidRPr="00B03788">
        <w:t>Noma, T., Brewer, M.J., 2008. Seasonal abundance of resident parasitoids and predatory flies and corresponding soybean aphid densities, with comments on classical biological control of soybean aphid in the Midwest. Journal of Economic Entomology 101, 278-287.</w:t>
      </w:r>
      <w:bookmarkEnd w:id="58"/>
    </w:p>
    <w:p w14:paraId="403E2CB6" w14:textId="77777777" w:rsidR="00B03788" w:rsidRPr="00B03788" w:rsidRDefault="00B03788" w:rsidP="00B03788">
      <w:pPr>
        <w:pStyle w:val="EndNoteBibliography"/>
        <w:spacing w:after="0"/>
      </w:pPr>
      <w:bookmarkStart w:id="59" w:name="_ENREF_60"/>
      <w:r w:rsidRPr="00B03788">
        <w:t>Oliver, I., Beattie, A.J., 1993. A possible method for the rapid assessment of biodiversity. Conservation biology 7, 562-568.</w:t>
      </w:r>
      <w:bookmarkEnd w:id="59"/>
    </w:p>
    <w:p w14:paraId="15E277C0" w14:textId="77777777" w:rsidR="00B03788" w:rsidRPr="00B03788" w:rsidRDefault="00B03788" w:rsidP="00B03788">
      <w:pPr>
        <w:pStyle w:val="EndNoteBibliography"/>
        <w:spacing w:after="0"/>
      </w:pPr>
      <w:bookmarkStart w:id="60" w:name="_ENREF_61"/>
      <w:r w:rsidRPr="00B03788">
        <w:t>Pellmyr, O., 2003. Yuccas, yucca moths, and coevolution: a review. Annals of the Missouri Botanical Garden, 35-55.</w:t>
      </w:r>
      <w:bookmarkEnd w:id="60"/>
    </w:p>
    <w:p w14:paraId="00201136" w14:textId="77777777" w:rsidR="00B03788" w:rsidRPr="00B03788" w:rsidRDefault="00B03788" w:rsidP="00B03788">
      <w:pPr>
        <w:pStyle w:val="EndNoteBibliography"/>
        <w:spacing w:after="0"/>
      </w:pPr>
      <w:bookmarkStart w:id="61" w:name="_ENREF_62"/>
      <w:r w:rsidRPr="00B03788">
        <w:lastRenderedPageBreak/>
        <w:t>Petit, S., Dickson, C.R., 2005. Grass-tree (Xanthorrhoea semiplana, Liliaceae) facilitation of the endangered pink-lipped spider orchid (Caladenia syn. Arachnorchis behrii, Orchidaceae) varies in South Australia. Australian Journal of Botany 53, 455-464.</w:t>
      </w:r>
      <w:bookmarkEnd w:id="61"/>
    </w:p>
    <w:p w14:paraId="1EA19CF6" w14:textId="77777777" w:rsidR="00B03788" w:rsidRPr="00B03788" w:rsidRDefault="00B03788" w:rsidP="00B03788">
      <w:pPr>
        <w:pStyle w:val="EndNoteBibliography"/>
        <w:spacing w:after="0"/>
      </w:pPr>
      <w:bookmarkStart w:id="62" w:name="_ENREF_63"/>
      <w:r w:rsidRPr="00B03788">
        <w:t>Petrů, M., Tielbörger, K., Belkin, R., Sternberg, M., Jeltsch, F., 2006. Life history variation in an annual plant under two opposing environmental constraints along an aridity gradient. Ecography 29, 66-74.</w:t>
      </w:r>
      <w:bookmarkEnd w:id="62"/>
    </w:p>
    <w:p w14:paraId="1D1BC86A" w14:textId="77777777" w:rsidR="00B03788" w:rsidRPr="00B03788" w:rsidRDefault="00B03788" w:rsidP="00B03788">
      <w:pPr>
        <w:pStyle w:val="EndNoteBibliography"/>
        <w:spacing w:after="0"/>
      </w:pPr>
      <w:bookmarkStart w:id="63" w:name="_ENREF_64"/>
      <w:r w:rsidRPr="00B03788">
        <w:t>Pugnaire, F.I., Haase, P., Puigdefabregas, J., 1996. Facilitation between higher plant species in a semiarid environment. Ecology 77, 1420-1426.</w:t>
      </w:r>
      <w:bookmarkEnd w:id="63"/>
    </w:p>
    <w:p w14:paraId="799066A3" w14:textId="77777777" w:rsidR="00B03788" w:rsidRPr="00B03788" w:rsidRDefault="00B03788" w:rsidP="00B03788">
      <w:pPr>
        <w:pStyle w:val="EndNoteBibliography"/>
        <w:spacing w:after="0"/>
      </w:pPr>
      <w:bookmarkStart w:id="64" w:name="_ENREF_65"/>
      <w:r w:rsidRPr="00B03788">
        <w:t>Pyke, G.H., 1984. Optimal foraging theory: a critical review. Annual review of ecology and systematics 15, 523-575.</w:t>
      </w:r>
      <w:bookmarkEnd w:id="64"/>
    </w:p>
    <w:p w14:paraId="087AC41C" w14:textId="77777777" w:rsidR="00B03788" w:rsidRPr="00B03788" w:rsidRDefault="00B03788" w:rsidP="00B03788">
      <w:pPr>
        <w:pStyle w:val="EndNoteBibliography"/>
        <w:spacing w:after="0"/>
      </w:pPr>
      <w:bookmarkStart w:id="65" w:name="_ENREF_66"/>
      <w:r w:rsidRPr="00B03788">
        <w:t>Pyke, G.H., Pulliam, H.R., Charnov, E.L., 1977. Optimal foraging: a selective review of theory and tests. The quarterly review of biology 52, 137-154.</w:t>
      </w:r>
      <w:bookmarkEnd w:id="65"/>
    </w:p>
    <w:p w14:paraId="7BFF68B6" w14:textId="77777777" w:rsidR="00B03788" w:rsidRPr="00B03788" w:rsidRDefault="00B03788" w:rsidP="00B03788">
      <w:pPr>
        <w:pStyle w:val="EndNoteBibliography"/>
        <w:spacing w:after="0"/>
      </w:pPr>
      <w:bookmarkStart w:id="66" w:name="_ENREF_67"/>
      <w:r w:rsidRPr="00B03788">
        <w:t>Robertson, A.W., Mountjoy, C., Faulkner, B.E., Roberts, M.V., Macnair, M.R., 1999. Bumble bee selection of Mimulus guttatus flowers: the effects of pollen quality and reward depletion. Ecology 80, 2594-2606.</w:t>
      </w:r>
      <w:bookmarkEnd w:id="66"/>
    </w:p>
    <w:p w14:paraId="14772DD6" w14:textId="77777777" w:rsidR="00B03788" w:rsidRPr="00B03788" w:rsidRDefault="00B03788" w:rsidP="00B03788">
      <w:pPr>
        <w:pStyle w:val="EndNoteBibliography"/>
        <w:spacing w:after="0"/>
      </w:pPr>
      <w:bookmarkStart w:id="67" w:name="_ENREF_68"/>
      <w:r w:rsidRPr="00B03788">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14:paraId="40483D2E" w14:textId="77777777" w:rsidR="00B03788" w:rsidRPr="00B03788" w:rsidRDefault="00B03788" w:rsidP="00B03788">
      <w:pPr>
        <w:pStyle w:val="EndNoteBibliography"/>
        <w:spacing w:after="0"/>
      </w:pPr>
      <w:bookmarkStart w:id="68" w:name="_ENREF_69"/>
      <w:r w:rsidRPr="00B03788">
        <w:t>Rousset, O., Lepart, J., 2000. Positive and negative interactions at different life stages of a colonizing species (Quercus humilis). Journal of Ecology 88, 401-412.</w:t>
      </w:r>
      <w:bookmarkEnd w:id="68"/>
    </w:p>
    <w:p w14:paraId="27F3F019" w14:textId="77777777" w:rsidR="00B03788" w:rsidRPr="00B03788" w:rsidRDefault="00B03788" w:rsidP="00B03788">
      <w:pPr>
        <w:pStyle w:val="EndNoteBibliography"/>
        <w:spacing w:after="0"/>
      </w:pPr>
      <w:bookmarkStart w:id="69" w:name="_ENREF_70"/>
      <w:r w:rsidRPr="00B03788">
        <w:t>Rundel, P.W., Gibson, A.C., 2005. Ecological communities and processes in a Mojave Desert ecosystem. Cambridge University Press.</w:t>
      </w:r>
      <w:bookmarkEnd w:id="69"/>
    </w:p>
    <w:p w14:paraId="6A76BA52" w14:textId="77777777" w:rsidR="00B03788" w:rsidRPr="00B03788" w:rsidRDefault="00B03788" w:rsidP="00B03788">
      <w:pPr>
        <w:pStyle w:val="EndNoteBibliography"/>
        <w:spacing w:after="0"/>
      </w:pPr>
      <w:bookmarkStart w:id="70" w:name="_ENREF_71"/>
      <w:r w:rsidRPr="00B03788">
        <w:t>Rutowski, R.L., Alcock, J., 1980. Temporal variation in male copulatory behaviour in the solitary bee Nomadopsis puellae (Hymenoptera: Andrenidae). Behaviour 73, 175-187.</w:t>
      </w:r>
      <w:bookmarkEnd w:id="70"/>
    </w:p>
    <w:p w14:paraId="5D5A25BD" w14:textId="0F00A82C" w:rsidR="00B03788" w:rsidRPr="00B03788" w:rsidRDefault="00B03788" w:rsidP="00B03788">
      <w:pPr>
        <w:pStyle w:val="EndNoteBibliography"/>
        <w:spacing w:after="0"/>
      </w:pPr>
      <w:bookmarkStart w:id="71" w:name="_ENREF_72"/>
      <w:r w:rsidRPr="00B03788">
        <w:t>Saul-Gershenz, L., Millar, J., McElfresh, J., 2012. Mojave National Preserve. National Park Service U.S. Department of the Interior. , https://</w:t>
      </w:r>
      <w:hyperlink r:id="rId8" w:history="1">
        <w:r w:rsidRPr="00B03788">
          <w:rPr>
            <w:rStyle w:val="Hyperlink"/>
          </w:rPr>
          <w:t>www.nps.gov/moja/learn/nature/upload/201204MOJAscience.pdf</w:t>
        </w:r>
      </w:hyperlink>
      <w:r w:rsidRPr="00B03788">
        <w:t>.</w:t>
      </w:r>
      <w:bookmarkEnd w:id="71"/>
    </w:p>
    <w:p w14:paraId="2BDF1B87" w14:textId="77777777" w:rsidR="00B03788" w:rsidRPr="00B03788" w:rsidRDefault="00B03788" w:rsidP="00B03788">
      <w:pPr>
        <w:pStyle w:val="EndNoteBibliography"/>
        <w:spacing w:after="0"/>
      </w:pPr>
      <w:bookmarkStart w:id="72" w:name="_ENREF_73"/>
      <w:r w:rsidRPr="00B03788">
        <w:t>Schafer, J., Mudrak, E., Haines, C., Parag, H., Moloney, K., Holzapfel, C., 2012. The association of native and non-native annual plants with Larrea tridentata (creosote bush) in the Mojave and Sonoran Deserts. Journal of arid environments 87, 129-135.</w:t>
      </w:r>
      <w:bookmarkEnd w:id="72"/>
    </w:p>
    <w:p w14:paraId="61A3D7F9" w14:textId="77777777" w:rsidR="00B03788" w:rsidRPr="00B03788" w:rsidRDefault="00B03788" w:rsidP="00B03788">
      <w:pPr>
        <w:pStyle w:val="EndNoteBibliography"/>
        <w:spacing w:after="0"/>
      </w:pPr>
      <w:bookmarkStart w:id="73" w:name="_ENREF_74"/>
      <w:r w:rsidRPr="00B03788">
        <w:t>Schemske, D.W., 1981. Floral convergence and pollinator sharing in two bee‐pollinated tropical herbs. Ecology 62, 946-954.</w:t>
      </w:r>
      <w:bookmarkEnd w:id="73"/>
    </w:p>
    <w:p w14:paraId="7A983BFD" w14:textId="77777777" w:rsidR="00B03788" w:rsidRPr="00B03788" w:rsidRDefault="00B03788" w:rsidP="00B03788">
      <w:pPr>
        <w:pStyle w:val="EndNoteBibliography"/>
        <w:spacing w:after="0"/>
      </w:pPr>
      <w:bookmarkStart w:id="74" w:name="_ENREF_75"/>
      <w:r w:rsidRPr="00B03788">
        <w:t>Schiffers, K., Tielbörger, K., 2006. Ontogenetic shifts in interactions among annual plants. Journal of Ecology 94, 336-341.</w:t>
      </w:r>
      <w:bookmarkEnd w:id="74"/>
    </w:p>
    <w:p w14:paraId="62D28F68" w14:textId="77777777" w:rsidR="00B03788" w:rsidRPr="00B03788" w:rsidRDefault="00B03788" w:rsidP="00B03788">
      <w:pPr>
        <w:pStyle w:val="EndNoteBibliography"/>
        <w:spacing w:after="0"/>
      </w:pPr>
      <w:bookmarkStart w:id="75" w:name="_ENREF_76"/>
      <w:r w:rsidRPr="00B03788">
        <w:t>Shavit, O., Dafni, A., Ne'eman, G., 2009. Competition between honeybees (Apis mellifera) and native solitary bees in the Mediterranean region of Israel—Implications for conservation. Israel Journal of Plant Sciences 57, 171-183.</w:t>
      </w:r>
      <w:bookmarkEnd w:id="75"/>
    </w:p>
    <w:p w14:paraId="2793327F" w14:textId="77777777" w:rsidR="00B03788" w:rsidRPr="00B03788" w:rsidRDefault="00B03788" w:rsidP="00B03788">
      <w:pPr>
        <w:pStyle w:val="EndNoteBibliography"/>
        <w:spacing w:after="0"/>
      </w:pPr>
      <w:bookmarkStart w:id="76" w:name="_ENREF_77"/>
      <w:r w:rsidRPr="00B03788">
        <w:t>Sih, A., Baltus, M.-S., 1987. Patch size, pollinator behavior, and pollinator limitation in catnip. Ecology 68, 1679-1690.</w:t>
      </w:r>
      <w:bookmarkEnd w:id="76"/>
    </w:p>
    <w:p w14:paraId="2C468C05" w14:textId="77777777" w:rsidR="00B03788" w:rsidRPr="00B03788" w:rsidRDefault="00B03788" w:rsidP="00B03788">
      <w:pPr>
        <w:pStyle w:val="EndNoteBibliography"/>
        <w:spacing w:after="0"/>
      </w:pPr>
      <w:bookmarkStart w:id="77" w:name="_ENREF_78"/>
      <w:r w:rsidRPr="00B03788">
        <w:t>Simpson, B., Neff, J., Moldenke, A., 1977. Reproductive systems of Larrea. Mabry, T, J,, Hunziker, J, H,, DiFeo, D, R,, jr ed (s). Creosote bush: biology and chemistry of Larrea in the New World deserts. Stroudsburg, Dowden, Hutchinson &amp; Ross Inc, 92-114.</w:t>
      </w:r>
      <w:bookmarkEnd w:id="77"/>
    </w:p>
    <w:p w14:paraId="3C6AAF4C" w14:textId="77777777" w:rsidR="00B03788" w:rsidRPr="00B03788" w:rsidRDefault="00B03788" w:rsidP="00B03788">
      <w:pPr>
        <w:pStyle w:val="EndNoteBibliography"/>
        <w:spacing w:after="0"/>
      </w:pPr>
      <w:bookmarkStart w:id="78" w:name="_ENREF_79"/>
      <w:r w:rsidRPr="00B03788">
        <w:t>Simpson, B.B., Neff, J.L., 1987. Pollination Ecology in the Southwest. Aliso: A Journal of Systematic and Evolutionary Botany 11, 417-440.</w:t>
      </w:r>
      <w:bookmarkEnd w:id="78"/>
    </w:p>
    <w:p w14:paraId="652B5D10" w14:textId="77777777" w:rsidR="00B03788" w:rsidRPr="00B03788" w:rsidRDefault="00B03788" w:rsidP="00B03788">
      <w:pPr>
        <w:pStyle w:val="EndNoteBibliography"/>
        <w:spacing w:after="0"/>
      </w:pPr>
      <w:bookmarkStart w:id="79" w:name="_ENREF_80"/>
      <w:r w:rsidRPr="00B03788">
        <w:lastRenderedPageBreak/>
        <w:t>Sotomayor, D.A., Lortie, C.J., 2015. Indirect interactions in terrestrial plant communities: emerging patterns and research gaps. Ecosphere 6, art103.</w:t>
      </w:r>
      <w:bookmarkEnd w:id="79"/>
    </w:p>
    <w:p w14:paraId="246E187D" w14:textId="77777777" w:rsidR="00B03788" w:rsidRPr="00B03788" w:rsidRDefault="00B03788" w:rsidP="00B03788">
      <w:pPr>
        <w:pStyle w:val="EndNoteBibliography"/>
        <w:spacing w:after="0"/>
      </w:pPr>
      <w:bookmarkStart w:id="80" w:name="_ENREF_81"/>
      <w:r w:rsidRPr="00B03788">
        <w:t>Sowig, P., 1989. Effects of flowering plant's patch size on species composition of pollinator communities, foraging strategies, and resource partitioning in bumblebees (Hymenoptera: Apidae). Oecologia 78, 550-558.</w:t>
      </w:r>
      <w:bookmarkEnd w:id="80"/>
    </w:p>
    <w:p w14:paraId="6B1398C1" w14:textId="77777777" w:rsidR="00B03788" w:rsidRPr="00B03788" w:rsidRDefault="00B03788" w:rsidP="00B03788">
      <w:pPr>
        <w:pStyle w:val="EndNoteBibliography"/>
        <w:spacing w:after="0"/>
      </w:pPr>
      <w:bookmarkStart w:id="81" w:name="_ENREF_82"/>
      <w:r w:rsidRPr="00B03788">
        <w:t>Suzán, H., Nabhan, G.P., Patten, D.T., 1994. Nurse plant and floral biology of a rare night‐blooming cereus, Peniocereus striatus (Brandegee) F. Buxbaum. Conservation Biology 8, 461-470.</w:t>
      </w:r>
      <w:bookmarkEnd w:id="81"/>
    </w:p>
    <w:p w14:paraId="2B544B5E" w14:textId="77777777" w:rsidR="00B03788" w:rsidRPr="00B03788" w:rsidRDefault="00B03788" w:rsidP="00B03788">
      <w:pPr>
        <w:pStyle w:val="EndNoteBibliography"/>
        <w:spacing w:after="0"/>
      </w:pPr>
      <w:bookmarkStart w:id="82" w:name="_ENREF_83"/>
      <w:r w:rsidRPr="00B03788">
        <w:t>Teskey, H., Vockeroth, J., Wood, D., 1981. Manual of Nearctic Diptera. Ottawa, Research Branch, Agriculture Canada, Monograph 27.</w:t>
      </w:r>
      <w:bookmarkEnd w:id="82"/>
    </w:p>
    <w:p w14:paraId="24CAA236" w14:textId="77777777" w:rsidR="00B03788" w:rsidRPr="00B03788" w:rsidRDefault="00B03788" w:rsidP="00B03788">
      <w:pPr>
        <w:pStyle w:val="EndNoteBibliography"/>
        <w:spacing w:after="0"/>
      </w:pPr>
      <w:bookmarkStart w:id="83" w:name="_ENREF_84"/>
      <w:r w:rsidRPr="00B03788">
        <w:t>Thomson, J.D., 1978. Effects of Stand Composition on Insect Visitation in Two-Species Mixtures of Hieracium. American Midland Naturalist 100, 431-440.</w:t>
      </w:r>
      <w:bookmarkEnd w:id="83"/>
    </w:p>
    <w:p w14:paraId="0FE22382" w14:textId="77777777" w:rsidR="00B03788" w:rsidRPr="00B03788" w:rsidRDefault="00B03788" w:rsidP="00B03788">
      <w:pPr>
        <w:pStyle w:val="EndNoteBibliography"/>
        <w:spacing w:after="0"/>
      </w:pPr>
      <w:bookmarkStart w:id="84" w:name="_ENREF_85"/>
      <w:r w:rsidRPr="00B03788">
        <w:t>Tielbörger, K., Kadmon, R., 2000. Temporal environmental variation tips the balance between facilitation and interference in desert plants. Ecology 81, 1544-1553.</w:t>
      </w:r>
      <w:bookmarkEnd w:id="84"/>
    </w:p>
    <w:p w14:paraId="19FA2027" w14:textId="77777777" w:rsidR="00B03788" w:rsidRPr="00B03788" w:rsidRDefault="00B03788" w:rsidP="00B03788">
      <w:pPr>
        <w:pStyle w:val="EndNoteBibliography"/>
        <w:spacing w:after="0"/>
      </w:pPr>
      <w:bookmarkStart w:id="85" w:name="_ENREF_86"/>
      <w:r w:rsidRPr="00B03788">
        <w:t>Triplehorn, C., Johnson, N.F., 2005. Borror and delong’s introduction to the study of insects. Brooks. Cole, Belmont, California, USA.</w:t>
      </w:r>
      <w:bookmarkEnd w:id="85"/>
    </w:p>
    <w:p w14:paraId="3BA64D80" w14:textId="77777777" w:rsidR="00B03788" w:rsidRPr="00B03788" w:rsidRDefault="00B03788" w:rsidP="00B03788">
      <w:pPr>
        <w:pStyle w:val="EndNoteBibliography"/>
        <w:spacing w:after="0"/>
      </w:pPr>
      <w:bookmarkStart w:id="86" w:name="_ENREF_87"/>
      <w:r w:rsidRPr="00B03788">
        <w:t>Valiente-Banuet, A., Bolongaro-Crevenna, A., Briones, O., Ezcurra, E., Rosas, M., Nuñez, H., Barnard, G., Vazquez, E., 1991. Spatial relationships between cacti and nurse shrubs in a semi‐arid environment in central Mexico. Journal of Vegetation Science 2, 15-20.</w:t>
      </w:r>
      <w:bookmarkEnd w:id="86"/>
    </w:p>
    <w:p w14:paraId="45B17FC7" w14:textId="77777777" w:rsidR="00B03788" w:rsidRPr="00B03788" w:rsidRDefault="00B03788" w:rsidP="00B03788">
      <w:pPr>
        <w:pStyle w:val="EndNoteBibliography"/>
        <w:spacing w:after="0"/>
      </w:pPr>
      <w:bookmarkStart w:id="87" w:name="_ENREF_88"/>
      <w:r w:rsidRPr="00B03788">
        <w:t>Valiente‐Banuet, A., Verdú, M., 2007. Facilitation can increase the phylogenetic diversity of plant communities. Ecology letters 10, 1029-1036.</w:t>
      </w:r>
      <w:bookmarkEnd w:id="87"/>
    </w:p>
    <w:p w14:paraId="36469C53" w14:textId="77777777" w:rsidR="00B03788" w:rsidRPr="00B03788" w:rsidRDefault="00B03788" w:rsidP="00B03788">
      <w:pPr>
        <w:pStyle w:val="EndNoteBibliography"/>
        <w:spacing w:after="0"/>
      </w:pPr>
      <w:bookmarkStart w:id="88" w:name="_ENREF_89"/>
      <w:r w:rsidRPr="00B03788">
        <w:t>Van Der Putten, W.H., 2009. A multitrophic perspective on functioning and evolution of facilitation in plant communities. Journal of Ecology 97, 1131-1138.</w:t>
      </w:r>
      <w:bookmarkEnd w:id="88"/>
    </w:p>
    <w:p w14:paraId="55A150C8" w14:textId="77777777" w:rsidR="00B03788" w:rsidRPr="00B03788" w:rsidRDefault="00B03788" w:rsidP="00B03788">
      <w:pPr>
        <w:pStyle w:val="EndNoteBibliography"/>
        <w:spacing w:after="0"/>
      </w:pPr>
      <w:bookmarkStart w:id="89" w:name="_ENREF_90"/>
      <w:r w:rsidRPr="00B03788">
        <w:t>Vasek, F.C., 1980. Creosote bush: long‐lived clones in the Mojave Desert. American Journal of Botany 67, 246-255.</w:t>
      </w:r>
      <w:bookmarkEnd w:id="89"/>
    </w:p>
    <w:p w14:paraId="58335095" w14:textId="77777777" w:rsidR="00B03788" w:rsidRPr="00B03788" w:rsidRDefault="00B03788" w:rsidP="00B03788">
      <w:pPr>
        <w:pStyle w:val="EndNoteBibliography"/>
        <w:spacing w:after="0"/>
      </w:pPr>
      <w:bookmarkStart w:id="90" w:name="_ENREF_91"/>
      <w:r w:rsidRPr="00B03788">
        <w:t>Vockeroth, J., 1992. The flower flies of the subfamily Syrphinae of Canada, Alaska, and Greenland: Diptera, Syrphidae. Agriculture Canada.</w:t>
      </w:r>
      <w:bookmarkEnd w:id="90"/>
    </w:p>
    <w:p w14:paraId="02A21D87" w14:textId="77777777" w:rsidR="00B03788" w:rsidRPr="00B03788" w:rsidRDefault="00B03788" w:rsidP="00B03788">
      <w:pPr>
        <w:pStyle w:val="EndNoteBibliography"/>
        <w:spacing w:after="0"/>
      </w:pPr>
      <w:bookmarkStart w:id="91" w:name="_ENREF_92"/>
      <w:r w:rsidRPr="00B03788">
        <w:t>Wainwright, C.M., 1978. Hymenopteran territoriality and its influences on the pollination ecology of Lupinus arizonicus. The Southwestern Naturalist, 605-615.</w:t>
      </w:r>
      <w:bookmarkEnd w:id="91"/>
    </w:p>
    <w:p w14:paraId="13FBE1D6" w14:textId="77777777" w:rsidR="00B03788" w:rsidRPr="00B03788" w:rsidRDefault="00B03788" w:rsidP="00B03788">
      <w:pPr>
        <w:pStyle w:val="EndNoteBibliography"/>
        <w:spacing w:after="0"/>
      </w:pPr>
      <w:bookmarkStart w:id="92" w:name="_ENREF_93"/>
      <w:r w:rsidRPr="00B03788">
        <w:t>Waser, N.M., 1986. Flower constancy: definition, cause, and measurement. The American Naturalist 127, 593-603.</w:t>
      </w:r>
      <w:bookmarkEnd w:id="92"/>
    </w:p>
    <w:p w14:paraId="26549A8D" w14:textId="77777777" w:rsidR="00B03788" w:rsidRPr="00B03788" w:rsidRDefault="00B03788" w:rsidP="00B03788">
      <w:pPr>
        <w:pStyle w:val="EndNoteBibliography"/>
        <w:spacing w:after="0"/>
      </w:pPr>
      <w:bookmarkStart w:id="93" w:name="_ENREF_94"/>
      <w:r w:rsidRPr="00B03788">
        <w:t>Wootton, J.T., 1994. The nature and consequences of indirect effects in ecological communities. Annual Review of Ecology and Systematics 25, 443-466.</w:t>
      </w:r>
      <w:bookmarkEnd w:id="93"/>
    </w:p>
    <w:p w14:paraId="09F1CDAC" w14:textId="77777777" w:rsidR="00B03788" w:rsidRPr="00B03788" w:rsidRDefault="00B03788" w:rsidP="00B03788">
      <w:pPr>
        <w:pStyle w:val="EndNoteBibliography"/>
      </w:pPr>
      <w:bookmarkStart w:id="94" w:name="_ENREF_95"/>
      <w:r w:rsidRPr="00B03788">
        <w:t>Yeaton, R.I., 1978. A cyclical relationship between Larrea tridentata and Opuntia leptocaulis in the northern Chihuahuan Desert. The Journal of Ecology, 651-656.</w:t>
      </w:r>
      <w:bookmarkEnd w:id="94"/>
    </w:p>
    <w:p w14:paraId="08A938C8" w14:textId="70EE885A" w:rsidR="00452C17" w:rsidRDefault="00D7348A" w:rsidP="000F6F41">
      <w:r>
        <w:fldChar w:fldCharType="end"/>
      </w:r>
    </w:p>
    <w:p w14:paraId="5EF3FFDC" w14:textId="77777777" w:rsidR="00452C17" w:rsidRDefault="00452C17" w:rsidP="000F6F41"/>
    <w:p w14:paraId="51AB8565" w14:textId="3E9BA3F4" w:rsidR="00452C17" w:rsidRDefault="00452C17" w:rsidP="000F6F41"/>
    <w:p w14:paraId="73EDA440" w14:textId="2868545D" w:rsidR="00B03788" w:rsidRDefault="00B03788" w:rsidP="000F6F41"/>
    <w:p w14:paraId="45793067" w14:textId="487B7FD6" w:rsidR="00B03788" w:rsidRDefault="00B03788" w:rsidP="000F6F41"/>
    <w:p w14:paraId="44E41793" w14:textId="77777777" w:rsidR="00B03788" w:rsidRDefault="00B03788" w:rsidP="000F6F41">
      <w:bookmarkStart w:id="95" w:name="_GoBack"/>
      <w:bookmarkEnd w:id="95"/>
    </w:p>
    <w:p w14:paraId="32DC32CB" w14:textId="065B57EE" w:rsidR="002329C4" w:rsidRDefault="002329C4" w:rsidP="000F6F41"/>
    <w:p w14:paraId="4ABE022E" w14:textId="77777777" w:rsidR="000F6F41" w:rsidRPr="00BA5800" w:rsidRDefault="000F6F41" w:rsidP="000F6F41">
      <w:r w:rsidRPr="00454DDC">
        <w:rPr>
          <w:u w:val="single"/>
        </w:rPr>
        <w:lastRenderedPageBreak/>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1066FC08" w:rsidR="000F6F41" w:rsidRDefault="000F6F41" w:rsidP="000F6F41">
      <w:r w:rsidRPr="000C3C6E">
        <w:t xml:space="preserve">Figure 2: </w:t>
      </w:r>
      <w:r>
        <w:t xml:space="preserve">RTU specific responses in </w:t>
      </w:r>
      <w:r w:rsidR="0005060A">
        <w:t>foraging</w:t>
      </w:r>
      <w:r>
        <w:t xml:space="preserve"> duration before and during blooming at each microsite. </w:t>
      </w:r>
      <w:r w:rsidR="00CE21B0">
        <w:t xml:space="preserve">The </w:t>
      </w:r>
      <w:r w:rsidR="0005060A">
        <w:t>foraging</w:t>
      </w:r>
      <w:r w:rsidR="00CE21B0">
        <w:t xml:space="preserve">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lastRenderedPageBreak/>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1">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B03788" w:rsidRPr="002329C4" w:rsidRDefault="00B03788"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B03788" w:rsidRPr="002329C4" w:rsidRDefault="00B03788"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2">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lastRenderedPageBreak/>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3">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67EBF8CB" w14:textId="7394FBDA" w:rsidR="00D92085" w:rsidRDefault="00D92085" w:rsidP="00D92085">
      <w:r>
        <w:t>Table 1: Results</w:t>
      </w:r>
      <w:r w:rsidR="00842B05">
        <w:t xml:space="preserve"> from quasi-Poisson GLMM (</w:t>
      </w:r>
      <w:r>
        <w:t>glmmPQL</w:t>
      </w:r>
      <w:r w:rsidR="00842B05">
        <w:t>, MASS</w:t>
      </w:r>
      <w:r>
        <w:t xml:space="preserve">) testing for RTU specific responses to blooming stage. The log-transformed length of video was used as an offset as a measure of exposure. The repID (shrub ID + microsite) was used a random effect to account for the repeated measures study design. </w:t>
      </w:r>
      <w:r w:rsidRPr="00842B05">
        <w:rPr>
          <w:i/>
        </w:rPr>
        <w:t>Post</w:t>
      </w:r>
      <w:r w:rsidR="00842B05" w:rsidRPr="00842B05">
        <w:rPr>
          <w:i/>
        </w:rPr>
        <w:t xml:space="preserve"> </w:t>
      </w:r>
      <w:r w:rsidRPr="00842B05">
        <w:rPr>
          <w:i/>
        </w:rPr>
        <w:t>hoc</w:t>
      </w:r>
      <w:r>
        <w:t xml:space="preserve">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73C33E97" w:rsidR="006164D7" w:rsidRDefault="00D92085" w:rsidP="006164D7">
      <w:pPr>
        <w:spacing w:line="240" w:lineRule="auto"/>
      </w:pPr>
      <w:r>
        <w:lastRenderedPageBreak/>
        <w:t>Table 3</w:t>
      </w:r>
      <w:r w:rsidR="006164D7">
        <w:t xml:space="preserve">: Results from Gamma </w:t>
      </w:r>
      <w:r w:rsidR="002C73C9">
        <w:t>GLMM</w:t>
      </w:r>
      <w:r w:rsidR="006164D7">
        <w:t xml:space="preserve"> (lme4, glmer.nb) testing for differences </w:t>
      </w:r>
      <w:r w:rsidR="0005060A">
        <w:t>foraging</w:t>
      </w:r>
      <w:r w:rsidR="006164D7">
        <w:t xml:space="preserve">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0D022A71" w:rsidR="006164D7" w:rsidRPr="00100EEB" w:rsidRDefault="0005060A"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w:t>
            </w:r>
            <w:r w:rsidR="006164D7" w:rsidRPr="00100EEB">
              <w:rPr>
                <w:sz w:val="22"/>
                <w:szCs w:val="22"/>
              </w:rPr>
              <w:t xml:space="preserve">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079454F7" w14:textId="28F7EFA4" w:rsidR="00AE61DF" w:rsidRDefault="00AE61DF" w:rsidP="00AE61DF">
      <w:pPr>
        <w:keepNext/>
        <w:keepLines/>
        <w:spacing w:before="40" w:after="0"/>
        <w:outlineLvl w:val="2"/>
        <w:rPr>
          <w:u w:val="single"/>
        </w:rPr>
      </w:pPr>
      <w:r>
        <w:rPr>
          <w:u w:val="single"/>
        </w:rPr>
        <w:lastRenderedPageBreak/>
        <w:t>Appendix A</w:t>
      </w:r>
    </w:p>
    <w:p w14:paraId="4AB12A03" w14:textId="77777777" w:rsidR="00AE61DF" w:rsidRPr="00AE61DF" w:rsidRDefault="00AE61DF" w:rsidP="00AE61DF">
      <w:pPr>
        <w:keepNext/>
        <w:keepLines/>
        <w:spacing w:before="40" w:after="0"/>
        <w:outlineLvl w:val="2"/>
        <w:rPr>
          <w:rFonts w:eastAsiaTheme="majorEastAsia" w:cstheme="majorBidi"/>
        </w:rPr>
      </w:pPr>
    </w:p>
    <w:p w14:paraId="608C3E47" w14:textId="77777777" w:rsidR="00AE61DF" w:rsidRDefault="00AE61DF" w:rsidP="00AE61DF">
      <w:r>
        <w:t>Model selection from results of Table 1, full model of Table 1 and RTU interaction models for Table 3</w:t>
      </w:r>
    </w:p>
    <w:p w14:paraId="7F3E0C9F" w14:textId="15B9642F" w:rsidR="00AE61DF" w:rsidRDefault="008F4F93" w:rsidP="00AE61DF">
      <w:r>
        <w:t>Table A</w:t>
      </w:r>
      <w:r w:rsidR="00AE61DF">
        <w:t xml:space="preserve">1: Likelihood ratio test comparison of random intercept model, additive and interaction GLMM negative binomial models for where total flower visits are the response variable. Null model is flowers.pot with the random intercept, additive is flower.pot + blooming + microsite and interaction in flowers.pot + blooming * microsite. </w:t>
      </w:r>
    </w:p>
    <w:p w14:paraId="0A772002" w14:textId="77777777" w:rsidR="00AE61DF" w:rsidRDefault="00AE61DF" w:rsidP="00AE61DF">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AE61DF" w:rsidRPr="0007687C" w14:paraId="0A22F55C"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713A41A"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678B35D6"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629D3C04"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45144729" w14:textId="77777777" w:rsidR="00AE61DF" w:rsidRPr="0007687C" w:rsidRDefault="00AE61DF" w:rsidP="00B0378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5FAC457"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04B0C47"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AE61DF" w:rsidRPr="0007687C" w14:paraId="1C446D7E" w14:textId="77777777" w:rsidTr="00B03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7A2B7DBF"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7183F27C"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6DFA60AD"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395BC0C3"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0FFED2AF"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3DE52EE2"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AE61DF" w:rsidRPr="0007687C" w14:paraId="189C83A4" w14:textId="77777777" w:rsidTr="00B03788">
        <w:tc>
          <w:tcPr>
            <w:cnfStyle w:val="001000000000" w:firstRow="0" w:lastRow="0" w:firstColumn="1" w:lastColumn="0" w:oddVBand="0" w:evenVBand="0" w:oddHBand="0" w:evenHBand="0" w:firstRowFirstColumn="0" w:firstRowLastColumn="0" w:lastRowFirstColumn="0" w:lastRowLastColumn="0"/>
            <w:tcW w:w="1890" w:type="dxa"/>
          </w:tcPr>
          <w:p w14:paraId="08294901"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32E250C1"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F40C818"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6348FB3C"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01DB27AF"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4F8E13DA"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AE61DF" w:rsidRPr="0007687C" w14:paraId="0FC80758" w14:textId="77777777" w:rsidTr="00B03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772F535"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2035C8CC"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A650C15"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218D5088"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45572F26"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3CB8920E"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07CE6FCC" w14:textId="77777777" w:rsidR="00AE61DF" w:rsidRPr="0007687C" w:rsidRDefault="00AE61DF" w:rsidP="00AE61DF">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15A39AC3" w14:textId="77777777" w:rsidR="00AE61DF" w:rsidRDefault="00AE61DF" w:rsidP="00AE61DF"/>
    <w:p w14:paraId="4074E06A" w14:textId="6FFE90EC" w:rsidR="00AE61DF" w:rsidRDefault="008F4F93" w:rsidP="00AE61DF">
      <w:r>
        <w:t>Table A</w:t>
      </w:r>
      <w:r w:rsidR="00AE61DF">
        <w:t>2: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AE61DF" w14:paraId="0B5852FA"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ED2177A"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3CDB7C69"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4B40A0DC"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967F42A" w14:textId="77777777" w:rsidR="00AE61DF" w:rsidRPr="0007687C" w:rsidRDefault="00AE61DF" w:rsidP="00B03788">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740E935F"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6E38927A" w14:textId="77777777" w:rsidR="00AE61DF" w:rsidRPr="0007687C"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AE61DF" w14:paraId="00191A18" w14:textId="77777777" w:rsidTr="00B03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673EFA6"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38BDA14D"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5DE1D353"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3B74F483"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10D52BDF"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D00BB2A"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AE61DF" w14:paraId="51F1B176" w14:textId="77777777" w:rsidTr="00B03788">
        <w:tc>
          <w:tcPr>
            <w:cnfStyle w:val="001000000000" w:firstRow="0" w:lastRow="0" w:firstColumn="1" w:lastColumn="0" w:oddVBand="0" w:evenVBand="0" w:oddHBand="0" w:evenHBand="0" w:firstRowFirstColumn="0" w:firstRowLastColumn="0" w:lastRowFirstColumn="0" w:lastRowLastColumn="0"/>
            <w:tcW w:w="1980" w:type="dxa"/>
          </w:tcPr>
          <w:p w14:paraId="5E0ACA68"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5F03E0C1"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32D245F3"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47D23C17"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67581CC3"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A545FF3" w14:textId="77777777" w:rsidR="00AE61DF" w:rsidRPr="0007687C"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AE61DF" w14:paraId="4F858E17" w14:textId="77777777" w:rsidTr="00B037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031E0F2" w14:textId="77777777" w:rsidR="00AE61DF" w:rsidRPr="0007687C" w:rsidRDefault="00AE61DF" w:rsidP="00B03788">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548F7F07"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20090497"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1501CE8E"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015DCBD2"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0660ED8A" w14:textId="77777777" w:rsidR="00AE61DF" w:rsidRPr="0007687C" w:rsidRDefault="00AE61DF" w:rsidP="00B03788">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51A8EE37" w14:textId="77777777" w:rsidR="00AE61DF" w:rsidRDefault="00AE61DF" w:rsidP="00AE61DF"/>
    <w:p w14:paraId="58C7971C" w14:textId="5ACC5320" w:rsidR="00AE61DF" w:rsidRDefault="008F4F93" w:rsidP="00AE61DF">
      <w:r>
        <w:t>Table A</w:t>
      </w:r>
      <w:r w:rsidR="00AE61DF">
        <w:t xml:space="preserve">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00AE61DF" w:rsidRPr="00BA750B">
        <w:t>Significance was denoted at α = 0.05 and shown in bold.</w:t>
      </w:r>
      <w:r w:rsidR="00AE61DF">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AE61DF" w:rsidRPr="00144BC1" w14:paraId="6E79C6C4"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7BFCF2EC" w14:textId="77777777" w:rsidR="00AE61DF" w:rsidRPr="00144BC1" w:rsidRDefault="00AE61DF" w:rsidP="00B03788">
            <w:pPr>
              <w:rPr>
                <w:rFonts w:ascii="Times New Roman" w:hAnsi="Times New Roman" w:cs="Times New Roman"/>
                <w:b w:val="0"/>
              </w:rPr>
            </w:pPr>
          </w:p>
        </w:tc>
        <w:tc>
          <w:tcPr>
            <w:tcW w:w="3258" w:type="dxa"/>
            <w:gridSpan w:val="3"/>
          </w:tcPr>
          <w:p w14:paraId="32003B33" w14:textId="77777777" w:rsidR="00AE61DF" w:rsidRPr="00144BC1" w:rsidRDefault="00AE61DF" w:rsidP="00B037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4DEBE9EB" w14:textId="77777777" w:rsidR="00AE61DF" w:rsidRPr="00144BC1" w:rsidRDefault="00AE61DF" w:rsidP="00B0378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AE61DF" w:rsidRPr="00144BC1" w14:paraId="00610DDD" w14:textId="77777777" w:rsidTr="00B03788">
        <w:tc>
          <w:tcPr>
            <w:cnfStyle w:val="001000000000" w:firstRow="0" w:lastRow="0" w:firstColumn="1" w:lastColumn="0" w:oddVBand="0" w:evenVBand="0" w:oddHBand="0" w:evenHBand="0" w:firstRowFirstColumn="0" w:firstRowLastColumn="0" w:lastRowFirstColumn="0" w:lastRowLastColumn="0"/>
            <w:tcW w:w="2610" w:type="dxa"/>
          </w:tcPr>
          <w:p w14:paraId="50CB4AB5" w14:textId="77777777" w:rsidR="00AE61DF" w:rsidRPr="00144BC1" w:rsidRDefault="00AE61DF" w:rsidP="00B03788">
            <w:pPr>
              <w:rPr>
                <w:rFonts w:ascii="Times New Roman" w:hAnsi="Times New Roman" w:cs="Times New Roman"/>
                <w:sz w:val="20"/>
                <w:szCs w:val="20"/>
                <w:u w:val="single"/>
              </w:rPr>
            </w:pPr>
          </w:p>
        </w:tc>
        <w:tc>
          <w:tcPr>
            <w:tcW w:w="900" w:type="dxa"/>
          </w:tcPr>
          <w:p w14:paraId="21FDE530"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244E1757"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2E22138"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8215F87"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535A6D06"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F1554BF"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AE61DF" w:rsidRPr="00144BC1" w14:paraId="66ECED93" w14:textId="77777777" w:rsidTr="00B0378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265D8F09" w14:textId="77777777" w:rsidR="00AE61DF" w:rsidRPr="00144BC1" w:rsidRDefault="00AE61DF" w:rsidP="00B03788">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6E450524"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8E31922"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6B480C49"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60C2BAE"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5BF4800F"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4DE1B516"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AE61DF" w:rsidRPr="00144BC1" w14:paraId="27817230" w14:textId="77777777" w:rsidTr="00B03788">
        <w:tc>
          <w:tcPr>
            <w:cnfStyle w:val="001000000000" w:firstRow="0" w:lastRow="0" w:firstColumn="1" w:lastColumn="0" w:oddVBand="0" w:evenVBand="0" w:oddHBand="0" w:evenHBand="0" w:firstRowFirstColumn="0" w:firstRowLastColumn="0" w:lastRowFirstColumn="0" w:lastRowLastColumn="0"/>
            <w:tcW w:w="2610" w:type="dxa"/>
          </w:tcPr>
          <w:p w14:paraId="2A62FF6A" w14:textId="77777777" w:rsidR="00AE61DF" w:rsidRPr="00144BC1" w:rsidRDefault="00AE61DF" w:rsidP="00B03788">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32ED4546"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3875802"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0A482CCE"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0DEB99C7"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27730F3"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519DA2F5"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AE61DF" w:rsidRPr="00144BC1" w14:paraId="193D2E9C" w14:textId="77777777" w:rsidTr="00B03788">
        <w:tc>
          <w:tcPr>
            <w:cnfStyle w:val="001000000000" w:firstRow="0" w:lastRow="0" w:firstColumn="1" w:lastColumn="0" w:oddVBand="0" w:evenVBand="0" w:oddHBand="0" w:evenHBand="0" w:firstRowFirstColumn="0" w:firstRowLastColumn="0" w:lastRowFirstColumn="0" w:lastRowLastColumn="0"/>
            <w:tcW w:w="2610" w:type="dxa"/>
          </w:tcPr>
          <w:p w14:paraId="2C066578" w14:textId="77777777" w:rsidR="00AE61DF" w:rsidRPr="00B01748" w:rsidRDefault="00AE61DF" w:rsidP="00B0378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0C6F71C2"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A6BC5B1"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038BE335"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28981BCE"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6E6F8679"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4786CB97" w14:textId="77777777" w:rsidR="00AE61DF" w:rsidRPr="00B01748"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AE61DF" w:rsidRPr="00144BC1" w14:paraId="7D67634A" w14:textId="77777777" w:rsidTr="00B03788">
        <w:tc>
          <w:tcPr>
            <w:cnfStyle w:val="001000000000" w:firstRow="0" w:lastRow="0" w:firstColumn="1" w:lastColumn="0" w:oddVBand="0" w:evenVBand="0" w:oddHBand="0" w:evenHBand="0" w:firstRowFirstColumn="0" w:firstRowLastColumn="0" w:lastRowFirstColumn="0" w:lastRowLastColumn="0"/>
            <w:tcW w:w="2610" w:type="dxa"/>
          </w:tcPr>
          <w:p w14:paraId="5B31C67A" w14:textId="77777777" w:rsidR="00AE61DF" w:rsidRPr="00144BC1" w:rsidRDefault="00AE61DF" w:rsidP="00B03788">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1F980BD1"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270A0E12" w14:textId="77777777" w:rsidR="00AE61DF" w:rsidRPr="00144BC1" w:rsidRDefault="00AE61DF" w:rsidP="00B0378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7CA8468" w14:textId="77777777" w:rsidR="00AE61DF" w:rsidRPr="00144BC1" w:rsidRDefault="00AE61DF" w:rsidP="00B0378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3F4668A4"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0B2933C6"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46B3DE63" w14:textId="77777777" w:rsidR="00AE61DF" w:rsidRPr="00144BC1" w:rsidRDefault="00AE61DF" w:rsidP="00B0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0D31C11A" w14:textId="77777777" w:rsidR="00AE61DF" w:rsidRDefault="00AE61DF" w:rsidP="00AE61DF">
      <w:pPr>
        <w:pStyle w:val="HTMLPreformatted"/>
        <w:shd w:val="clear" w:color="auto" w:fill="FFFFFF"/>
        <w:suppressAutoHyphens/>
        <w:spacing w:line="205" w:lineRule="atLeast"/>
        <w:rPr>
          <w:rFonts w:ascii="Times New Roman" w:hAnsi="Times New Roman" w:cs="Times New Roman"/>
          <w:color w:val="000000"/>
          <w:sz w:val="24"/>
          <w:szCs w:val="24"/>
        </w:rPr>
      </w:pPr>
    </w:p>
    <w:p w14:paraId="05BE1801" w14:textId="77777777" w:rsidR="00AE61DF" w:rsidRDefault="00AE61DF" w:rsidP="00AE61DF">
      <w:pPr>
        <w:pStyle w:val="HTMLPreformatted"/>
        <w:shd w:val="clear" w:color="auto" w:fill="FFFFFF"/>
        <w:suppressAutoHyphens/>
        <w:spacing w:line="205" w:lineRule="atLeast"/>
        <w:rPr>
          <w:rFonts w:ascii="Times New Roman" w:hAnsi="Times New Roman" w:cs="Times New Roman"/>
          <w:color w:val="000000"/>
          <w:sz w:val="24"/>
          <w:szCs w:val="24"/>
        </w:rPr>
      </w:pPr>
    </w:p>
    <w:p w14:paraId="539F3965" w14:textId="77777777" w:rsidR="00AE61DF" w:rsidRDefault="00AE61DF" w:rsidP="00AE61DF">
      <w:pPr>
        <w:pStyle w:val="HTMLPreformatted"/>
        <w:shd w:val="clear" w:color="auto" w:fill="FFFFFF"/>
        <w:suppressAutoHyphens/>
        <w:spacing w:line="205" w:lineRule="atLeast"/>
        <w:rPr>
          <w:rFonts w:ascii="Times New Roman" w:hAnsi="Times New Roman" w:cs="Times New Roman"/>
          <w:color w:val="000000"/>
          <w:sz w:val="24"/>
          <w:szCs w:val="24"/>
        </w:rPr>
      </w:pPr>
    </w:p>
    <w:p w14:paraId="4C6CA31F" w14:textId="77777777" w:rsidR="00AE61DF" w:rsidRDefault="00AE61DF" w:rsidP="00AE61DF">
      <w:pPr>
        <w:pStyle w:val="HTMLPreformatted"/>
        <w:shd w:val="clear" w:color="auto" w:fill="FFFFFF"/>
        <w:suppressAutoHyphens/>
        <w:spacing w:line="205" w:lineRule="atLeast"/>
        <w:rPr>
          <w:rFonts w:ascii="Times New Roman" w:hAnsi="Times New Roman" w:cs="Times New Roman"/>
          <w:color w:val="000000"/>
          <w:sz w:val="24"/>
          <w:szCs w:val="24"/>
        </w:rPr>
      </w:pPr>
    </w:p>
    <w:p w14:paraId="6AFFD093" w14:textId="571AC35D" w:rsidR="00AE61DF" w:rsidRDefault="00AE61DF" w:rsidP="00AE61DF">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lastRenderedPageBreak/>
        <w:t>T</w:t>
      </w:r>
      <w:r w:rsidR="008F4F93">
        <w:rPr>
          <w:rFonts w:ascii="Times New Roman" w:hAnsi="Times New Roman" w:cs="Times New Roman"/>
          <w:color w:val="000000"/>
          <w:sz w:val="24"/>
          <w:szCs w:val="24"/>
        </w:rPr>
        <w:t>able A</w:t>
      </w:r>
      <w:r>
        <w:rPr>
          <w:rFonts w:ascii="Times New Roman" w:hAnsi="Times New Roman" w:cs="Times New Roman"/>
          <w:color w:val="000000"/>
          <w:sz w:val="24"/>
          <w:szCs w:val="24"/>
        </w:rPr>
        <w:t>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72F19055" w14:textId="77777777" w:rsidR="00AE61DF" w:rsidRDefault="00AE61DF" w:rsidP="00AE61DF">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83B13AD" w14:textId="77777777" w:rsidR="00AE61DF" w:rsidRPr="008E5B82" w:rsidRDefault="00AE61DF" w:rsidP="00AE61DF">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AE61DF" w:rsidRPr="008E5B82" w14:paraId="3A83C884"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4D6EA4FF" w14:textId="77777777" w:rsidR="00AE61DF" w:rsidRPr="008E5B82" w:rsidRDefault="00AE61DF" w:rsidP="00B03788">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28BC999D" w14:textId="77777777" w:rsidR="00AE61DF" w:rsidRPr="008E5B82"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665DE0BE" w14:textId="77777777" w:rsidR="00AE61DF" w:rsidRPr="008E5B82"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AE61DF" w:rsidRPr="006244FB" w14:paraId="5D49AACC"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6CB05494"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43A9AFC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5FC9ECAA"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60892181"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07D73359"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65D99CDF"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6863F20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AE61DF" w:rsidRPr="006244FB" w14:paraId="37663106"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6E2A3849"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64BE431A"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2211C93"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B523553"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1BD4B029"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4976C3E0"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6C453DF1"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AE61DF" w:rsidRPr="006244FB" w14:paraId="419D4EBA"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6673915D"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A9C82F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6159F475"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304108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DFB1E0D"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05BCC11A"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548B6E5"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AE61DF" w:rsidRPr="006244FB" w14:paraId="7EF0AB16"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4AE1FFC0"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B1D3BD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0B8DB82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56DF1646"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47664E4D"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3AD6B5C4"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5A07F937"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AE61DF" w:rsidRPr="006244FB" w14:paraId="4E50EE08"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71E071B6"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4A7743B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5C6E5D6F"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10358DF"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48752BEB"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5222A61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64ACAC0"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AE61DF" w:rsidRPr="006244FB" w14:paraId="081CE329"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11C89149"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567A51F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DA776A1"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0C7EC8AC"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76E51B37"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4E51F7A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9979ADD"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AE61DF" w:rsidRPr="006244FB" w14:paraId="5925875A"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57434B53"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4BAD882B"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5B4DAB5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4DB41581"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0A9E655"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60F61701"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5BDD702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AE61DF" w:rsidRPr="006244FB" w14:paraId="15FE622F"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0FC65E17"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48145C64"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0293F7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974C1F3"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6F415B92"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3962D724"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1FE45786"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AE61DF" w:rsidRPr="006244FB" w14:paraId="3A04CBC4" w14:textId="77777777" w:rsidTr="00B03788">
        <w:tc>
          <w:tcPr>
            <w:cnfStyle w:val="001000000000" w:firstRow="0" w:lastRow="0" w:firstColumn="1" w:lastColumn="0" w:oddVBand="0" w:evenVBand="0" w:oddHBand="0" w:evenHBand="0" w:firstRowFirstColumn="0" w:firstRowLastColumn="0" w:lastRowFirstColumn="0" w:lastRowLastColumn="0"/>
            <w:tcW w:w="2070" w:type="dxa"/>
          </w:tcPr>
          <w:p w14:paraId="5B0968E2" w14:textId="77777777" w:rsidR="00AE61DF"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Pr="006244FB">
              <w:rPr>
                <w:rStyle w:val="gnkrckgcgsb"/>
                <w:rFonts w:ascii="Times New Roman" w:hAnsi="Times New Roman" w:cs="Times New Roman"/>
                <w:color w:val="000000"/>
                <w:bdr w:val="none" w:sz="0" w:space="0" w:color="auto" w:frame="1"/>
              </w:rPr>
              <w:t>:</w:t>
            </w:r>
          </w:p>
          <w:p w14:paraId="13098EB4" w14:textId="77777777" w:rsidR="00AE61DF" w:rsidRPr="006244FB" w:rsidRDefault="00AE61DF" w:rsidP="00B03788">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70B458B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51BD6A8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AADBB66"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25FB34E3"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28B378"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0179D59E" w14:textId="77777777" w:rsidR="00AE61DF" w:rsidRPr="006244F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509EEFA" w14:textId="77777777" w:rsidR="00AE61DF" w:rsidRPr="006244FB" w:rsidRDefault="00AE61DF" w:rsidP="00AE61DF">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4921CAC8" w14:textId="77777777" w:rsidR="00AE61DF" w:rsidRDefault="00AE61DF" w:rsidP="00AE61DF"/>
    <w:p w14:paraId="306D2BF4" w14:textId="279D621D" w:rsidR="00AE61DF" w:rsidRDefault="00AE61DF" w:rsidP="00AE61DF">
      <w:r>
        <w:t xml:space="preserve">Table </w:t>
      </w:r>
      <w:r w:rsidR="008F4F93">
        <w:t>A</w:t>
      </w:r>
      <w:r>
        <w:t xml:space="preserve">5: </w:t>
      </w:r>
      <w:r w:rsidR="008F4F93">
        <w:t xml:space="preserve">Gamma </w:t>
      </w:r>
      <w:r>
        <w:t xml:space="preserve">GLMM </w:t>
      </w:r>
      <w:r w:rsidR="008F4F93">
        <w:t xml:space="preserve">(glmer lme4) </w:t>
      </w:r>
      <w:r>
        <w:t>models for proportions of flowers visited including Blooming * RTU interaction to test for differences in RTU response to blooming stage</w:t>
      </w:r>
      <w:r w:rsidR="008F4F93">
        <w:t>.</w:t>
      </w:r>
    </w:p>
    <w:tbl>
      <w:tblPr>
        <w:tblStyle w:val="PlainTable21"/>
        <w:tblW w:w="0" w:type="auto"/>
        <w:tblLook w:val="06A0" w:firstRow="1" w:lastRow="0" w:firstColumn="1" w:lastColumn="0" w:noHBand="1" w:noVBand="1"/>
      </w:tblPr>
      <w:tblGrid>
        <w:gridCol w:w="1870"/>
        <w:gridCol w:w="1870"/>
        <w:gridCol w:w="1870"/>
        <w:gridCol w:w="1870"/>
        <w:gridCol w:w="1870"/>
      </w:tblGrid>
      <w:tr w:rsidR="00AE61DF" w14:paraId="4BE1C70A"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673C0C8D" w14:textId="77777777" w:rsidR="00AE61DF" w:rsidRDefault="00AE61DF" w:rsidP="00B03788">
            <w:pPr>
              <w:jc w:val="center"/>
            </w:pPr>
          </w:p>
        </w:tc>
        <w:tc>
          <w:tcPr>
            <w:tcW w:w="1870" w:type="dxa"/>
          </w:tcPr>
          <w:p w14:paraId="05BA600F" w14:textId="77777777" w:rsidR="00AE61DF" w:rsidRDefault="00AE61DF" w:rsidP="00B03788">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5A03C2F7" w14:textId="77777777" w:rsidR="00AE61DF" w:rsidRDefault="00AE61DF" w:rsidP="00B03788">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5D5B5B50" w14:textId="77777777" w:rsidR="00AE61DF" w:rsidRDefault="00AE61DF" w:rsidP="00B03788">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14CB073F" w14:textId="77777777" w:rsidR="00AE61DF" w:rsidRDefault="00AE61DF" w:rsidP="00B03788">
            <w:pPr>
              <w:jc w:val="center"/>
              <w:cnfStyle w:val="100000000000" w:firstRow="1" w:lastRow="0" w:firstColumn="0" w:lastColumn="0" w:oddVBand="0" w:evenVBand="0" w:oddHBand="0" w:evenHBand="0" w:firstRowFirstColumn="0" w:firstRowLastColumn="0" w:lastRowFirstColumn="0" w:lastRowLastColumn="0"/>
            </w:pPr>
            <w:r>
              <w:t>P</w:t>
            </w:r>
          </w:p>
        </w:tc>
      </w:tr>
      <w:tr w:rsidR="00AE61DF" w14:paraId="1846E924"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2F9DAB97" w14:textId="77777777" w:rsidR="00AE61DF" w:rsidRPr="008A0557" w:rsidRDefault="00AE61DF" w:rsidP="00B03788">
            <w:pPr>
              <w:jc w:val="center"/>
              <w:rPr>
                <w:sz w:val="20"/>
                <w:szCs w:val="20"/>
              </w:rPr>
            </w:pPr>
            <w:r w:rsidRPr="008A0557">
              <w:rPr>
                <w:sz w:val="20"/>
                <w:szCs w:val="20"/>
              </w:rPr>
              <w:t>Blooming</w:t>
            </w:r>
          </w:p>
        </w:tc>
        <w:tc>
          <w:tcPr>
            <w:tcW w:w="1870" w:type="dxa"/>
          </w:tcPr>
          <w:p w14:paraId="4ECC9B58"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A70507E"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61CCBD39"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0684308B"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AE61DF" w14:paraId="45D8412F"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736AB6BC" w14:textId="77777777" w:rsidR="00AE61DF" w:rsidRPr="008A0557" w:rsidRDefault="00AE61DF" w:rsidP="00B03788">
            <w:pPr>
              <w:jc w:val="center"/>
              <w:rPr>
                <w:sz w:val="20"/>
                <w:szCs w:val="20"/>
              </w:rPr>
            </w:pPr>
            <w:r w:rsidRPr="008A0557">
              <w:rPr>
                <w:sz w:val="20"/>
                <w:szCs w:val="20"/>
              </w:rPr>
              <w:t>RTU.Bombylid</w:t>
            </w:r>
          </w:p>
        </w:tc>
        <w:tc>
          <w:tcPr>
            <w:tcW w:w="1870" w:type="dxa"/>
          </w:tcPr>
          <w:p w14:paraId="5FF12E06"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427F936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33463CCB"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28970CF1"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AE61DF" w14:paraId="6FF6077A"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1449746E" w14:textId="77777777" w:rsidR="00AE61DF" w:rsidRPr="008A0557" w:rsidRDefault="00AE61DF" w:rsidP="00B03788">
            <w:pPr>
              <w:jc w:val="center"/>
              <w:rPr>
                <w:sz w:val="20"/>
                <w:szCs w:val="20"/>
              </w:rPr>
            </w:pPr>
            <w:r w:rsidRPr="008A0557">
              <w:rPr>
                <w:sz w:val="20"/>
                <w:szCs w:val="20"/>
              </w:rPr>
              <w:t>RTU.Honeybee</w:t>
            </w:r>
          </w:p>
        </w:tc>
        <w:tc>
          <w:tcPr>
            <w:tcW w:w="1870" w:type="dxa"/>
          </w:tcPr>
          <w:p w14:paraId="610456F5"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7E88DB47"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635130AC"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CC51651"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AE61DF" w14:paraId="162B026F"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4C89BC4B" w14:textId="77777777" w:rsidR="00AE61DF" w:rsidRPr="008A0557" w:rsidRDefault="00AE61DF" w:rsidP="00B03788">
            <w:pPr>
              <w:jc w:val="center"/>
              <w:rPr>
                <w:sz w:val="20"/>
                <w:szCs w:val="20"/>
              </w:rPr>
            </w:pPr>
            <w:r w:rsidRPr="008A0557">
              <w:rPr>
                <w:sz w:val="20"/>
                <w:szCs w:val="20"/>
              </w:rPr>
              <w:t>RTU.Lep</w:t>
            </w:r>
          </w:p>
        </w:tc>
        <w:tc>
          <w:tcPr>
            <w:tcW w:w="1870" w:type="dxa"/>
          </w:tcPr>
          <w:p w14:paraId="5B09758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14EE34DA"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116E5841"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513C6CE9"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AE61DF" w14:paraId="337F2C27"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0B09235C" w14:textId="77777777" w:rsidR="00AE61DF" w:rsidRPr="008A0557" w:rsidRDefault="00AE61DF" w:rsidP="00B03788">
            <w:pPr>
              <w:jc w:val="center"/>
              <w:rPr>
                <w:sz w:val="20"/>
                <w:szCs w:val="20"/>
              </w:rPr>
            </w:pPr>
            <w:r w:rsidRPr="008A0557">
              <w:rPr>
                <w:sz w:val="20"/>
                <w:szCs w:val="20"/>
              </w:rPr>
              <w:t>RTU.Other</w:t>
            </w:r>
          </w:p>
        </w:tc>
        <w:tc>
          <w:tcPr>
            <w:tcW w:w="1870" w:type="dxa"/>
          </w:tcPr>
          <w:p w14:paraId="789E3B63"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6959434B"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207777AE"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2237031D"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AE61DF" w14:paraId="3C227662"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30CDABFC" w14:textId="77777777" w:rsidR="00AE61DF" w:rsidRPr="008A0557" w:rsidRDefault="00AE61DF" w:rsidP="00B03788">
            <w:pPr>
              <w:jc w:val="center"/>
              <w:rPr>
                <w:sz w:val="20"/>
                <w:szCs w:val="20"/>
              </w:rPr>
            </w:pPr>
            <w:r w:rsidRPr="008A0557">
              <w:rPr>
                <w:sz w:val="20"/>
                <w:szCs w:val="20"/>
              </w:rPr>
              <w:t>RTU.Syrphid</w:t>
            </w:r>
          </w:p>
        </w:tc>
        <w:tc>
          <w:tcPr>
            <w:tcW w:w="1870" w:type="dxa"/>
          </w:tcPr>
          <w:p w14:paraId="5D4BB7E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3CDA7B66"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24BCBC2B"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778B755D"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AE61DF" w14:paraId="3CAAEEFB"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11246259" w14:textId="77777777" w:rsidR="00AE61DF" w:rsidRPr="008A0557" w:rsidRDefault="00AE61DF" w:rsidP="00B03788">
            <w:pPr>
              <w:jc w:val="center"/>
              <w:rPr>
                <w:sz w:val="20"/>
                <w:szCs w:val="20"/>
              </w:rPr>
            </w:pPr>
            <w:r w:rsidRPr="008A0557">
              <w:rPr>
                <w:sz w:val="20"/>
                <w:szCs w:val="20"/>
              </w:rPr>
              <w:t>Blooming * RTU.Bombylid</w:t>
            </w:r>
          </w:p>
        </w:tc>
        <w:tc>
          <w:tcPr>
            <w:tcW w:w="1870" w:type="dxa"/>
          </w:tcPr>
          <w:p w14:paraId="3BDDB48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43631108"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4A913B05"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409203DC"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AE61DF" w14:paraId="2EAB801C"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049EE7C8" w14:textId="77777777" w:rsidR="00AE61DF" w:rsidRPr="008A0557" w:rsidRDefault="00AE61DF" w:rsidP="00B03788">
            <w:pPr>
              <w:jc w:val="center"/>
              <w:rPr>
                <w:sz w:val="20"/>
                <w:szCs w:val="20"/>
              </w:rPr>
            </w:pPr>
            <w:r w:rsidRPr="008A0557">
              <w:rPr>
                <w:sz w:val="20"/>
                <w:szCs w:val="20"/>
              </w:rPr>
              <w:t>Blooming* RTU.Lep</w:t>
            </w:r>
          </w:p>
        </w:tc>
        <w:tc>
          <w:tcPr>
            <w:tcW w:w="1870" w:type="dxa"/>
          </w:tcPr>
          <w:p w14:paraId="5F2E99E7"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19D3203E"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53889E86"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B3656C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AE61DF" w14:paraId="54D06B02"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045E8306" w14:textId="77777777" w:rsidR="00AE61DF" w:rsidRPr="008A0557" w:rsidRDefault="00AE61DF" w:rsidP="00B03788">
            <w:pPr>
              <w:jc w:val="center"/>
              <w:rPr>
                <w:sz w:val="20"/>
                <w:szCs w:val="20"/>
              </w:rPr>
            </w:pPr>
            <w:r w:rsidRPr="008A0557">
              <w:rPr>
                <w:sz w:val="20"/>
                <w:szCs w:val="20"/>
              </w:rPr>
              <w:t>Blooming * RTU.Other</w:t>
            </w:r>
          </w:p>
        </w:tc>
        <w:tc>
          <w:tcPr>
            <w:tcW w:w="1870" w:type="dxa"/>
          </w:tcPr>
          <w:p w14:paraId="38D53048"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65AA0F59"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481BB75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6A54DDDE"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AE61DF" w14:paraId="4102FAB6" w14:textId="77777777" w:rsidTr="00B03788">
        <w:tc>
          <w:tcPr>
            <w:cnfStyle w:val="001000000000" w:firstRow="0" w:lastRow="0" w:firstColumn="1" w:lastColumn="0" w:oddVBand="0" w:evenVBand="0" w:oddHBand="0" w:evenHBand="0" w:firstRowFirstColumn="0" w:firstRowLastColumn="0" w:lastRowFirstColumn="0" w:lastRowLastColumn="0"/>
            <w:tcW w:w="1870" w:type="dxa"/>
          </w:tcPr>
          <w:p w14:paraId="5AA61201" w14:textId="77777777" w:rsidR="00AE61DF" w:rsidRPr="008A0557" w:rsidRDefault="00AE61DF" w:rsidP="00B03788">
            <w:pPr>
              <w:jc w:val="center"/>
              <w:rPr>
                <w:sz w:val="20"/>
                <w:szCs w:val="20"/>
              </w:rPr>
            </w:pPr>
            <w:r w:rsidRPr="008A0557">
              <w:rPr>
                <w:sz w:val="20"/>
                <w:szCs w:val="20"/>
              </w:rPr>
              <w:t>Blooming * Syrphid</w:t>
            </w:r>
          </w:p>
        </w:tc>
        <w:tc>
          <w:tcPr>
            <w:tcW w:w="1870" w:type="dxa"/>
          </w:tcPr>
          <w:p w14:paraId="300D87E1"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1222A293"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55C3A117"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4D07D854" w14:textId="77777777" w:rsidR="00AE61DF" w:rsidRPr="008A0557"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3F275D89" w14:textId="5D177067" w:rsidR="00AE61DF" w:rsidRDefault="00AE61DF" w:rsidP="00AE61DF"/>
    <w:p w14:paraId="643C297C" w14:textId="2D0C31F7" w:rsidR="00AE61DF" w:rsidRDefault="008F4F93" w:rsidP="00AE61DF">
      <w:r>
        <w:t>Table A</w:t>
      </w:r>
      <w:r w:rsidR="00AE61DF">
        <w:t xml:space="preserve">6: </w:t>
      </w:r>
      <w:r>
        <w:t xml:space="preserve">Gamma GLMM (glmer lme4) </w:t>
      </w:r>
      <w:r w:rsidR="00AE61DF">
        <w:t>for proportions of flowers visited including Microsite * RTU interaction to test for differences in RTU response to microsite</w:t>
      </w:r>
      <w:r>
        <w:t>.</w:t>
      </w:r>
    </w:p>
    <w:tbl>
      <w:tblPr>
        <w:tblStyle w:val="PlainTable21"/>
        <w:tblW w:w="0" w:type="auto"/>
        <w:tblLook w:val="06A0" w:firstRow="1" w:lastRow="0" w:firstColumn="1" w:lastColumn="0" w:noHBand="1" w:noVBand="1"/>
      </w:tblPr>
      <w:tblGrid>
        <w:gridCol w:w="2785"/>
        <w:gridCol w:w="1530"/>
        <w:gridCol w:w="1295"/>
        <w:gridCol w:w="1870"/>
        <w:gridCol w:w="1870"/>
      </w:tblGrid>
      <w:tr w:rsidR="00AE61DF" w14:paraId="1BBF4F92"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73105648" w14:textId="77777777" w:rsidR="00AE61DF" w:rsidRDefault="00AE61DF" w:rsidP="00B03788"/>
        </w:tc>
        <w:tc>
          <w:tcPr>
            <w:tcW w:w="1530" w:type="dxa"/>
          </w:tcPr>
          <w:p w14:paraId="54CAF8FF" w14:textId="77777777" w:rsidR="00AE61DF" w:rsidRDefault="00AE61DF" w:rsidP="00B03788">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09BF3DC2" w14:textId="77777777" w:rsidR="00AE61DF" w:rsidRDefault="00AE61DF" w:rsidP="00B03788">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08B0FD44" w14:textId="77777777" w:rsidR="00AE61DF" w:rsidRDefault="00AE61DF" w:rsidP="00B03788">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08F0DF9D" w14:textId="77777777" w:rsidR="00AE61DF" w:rsidRDefault="00AE61DF" w:rsidP="00B03788">
            <w:pPr>
              <w:cnfStyle w:val="100000000000" w:firstRow="1" w:lastRow="0" w:firstColumn="0" w:lastColumn="0" w:oddVBand="0" w:evenVBand="0" w:oddHBand="0" w:evenHBand="0" w:firstRowFirstColumn="0" w:firstRowLastColumn="0" w:lastRowFirstColumn="0" w:lastRowLastColumn="0"/>
            </w:pPr>
            <w:r>
              <w:t>P</w:t>
            </w:r>
          </w:p>
        </w:tc>
      </w:tr>
      <w:tr w:rsidR="00AE61DF" w14:paraId="7B125F42"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155C5D19" w14:textId="77777777" w:rsidR="00AE61DF" w:rsidRPr="0040242B" w:rsidRDefault="00AE61DF" w:rsidP="00B03788">
            <w:pPr>
              <w:jc w:val="center"/>
              <w:rPr>
                <w:sz w:val="20"/>
                <w:szCs w:val="20"/>
              </w:rPr>
            </w:pPr>
            <w:r w:rsidRPr="0040242B">
              <w:rPr>
                <w:sz w:val="20"/>
                <w:szCs w:val="20"/>
              </w:rPr>
              <w:t>Microsite</w:t>
            </w:r>
          </w:p>
        </w:tc>
        <w:tc>
          <w:tcPr>
            <w:tcW w:w="1530" w:type="dxa"/>
          </w:tcPr>
          <w:p w14:paraId="136C3F62"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3AC84807"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307FFB94"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38E317BC"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AE61DF" w14:paraId="7C56E80A"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0ADD70A0" w14:textId="77777777" w:rsidR="00AE61DF" w:rsidRPr="0040242B" w:rsidRDefault="00AE61DF" w:rsidP="00B03788">
            <w:pPr>
              <w:jc w:val="center"/>
              <w:rPr>
                <w:sz w:val="20"/>
                <w:szCs w:val="20"/>
              </w:rPr>
            </w:pPr>
            <w:r w:rsidRPr="0040242B">
              <w:rPr>
                <w:sz w:val="20"/>
                <w:szCs w:val="20"/>
              </w:rPr>
              <w:t>RTU.Bombylid</w:t>
            </w:r>
          </w:p>
        </w:tc>
        <w:tc>
          <w:tcPr>
            <w:tcW w:w="1530" w:type="dxa"/>
          </w:tcPr>
          <w:p w14:paraId="6C365129"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7AD48415"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5DC12F0"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26CF5E07"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AE61DF" w14:paraId="699DAA6C"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2D10BBFF" w14:textId="77777777" w:rsidR="00AE61DF" w:rsidRPr="0040242B" w:rsidRDefault="00AE61DF" w:rsidP="00B03788">
            <w:pPr>
              <w:jc w:val="center"/>
              <w:rPr>
                <w:sz w:val="20"/>
                <w:szCs w:val="20"/>
              </w:rPr>
            </w:pPr>
            <w:r w:rsidRPr="0040242B">
              <w:rPr>
                <w:sz w:val="20"/>
                <w:szCs w:val="20"/>
              </w:rPr>
              <w:t>RTU.Honeybee</w:t>
            </w:r>
          </w:p>
        </w:tc>
        <w:tc>
          <w:tcPr>
            <w:tcW w:w="1530" w:type="dxa"/>
          </w:tcPr>
          <w:p w14:paraId="760902EB"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2C1F70B"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762F3CA1"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0D35F250"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AE61DF" w14:paraId="38A86078"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609FD663" w14:textId="77777777" w:rsidR="00AE61DF" w:rsidRPr="0040242B" w:rsidRDefault="00AE61DF" w:rsidP="00B03788">
            <w:pPr>
              <w:jc w:val="center"/>
              <w:rPr>
                <w:sz w:val="20"/>
                <w:szCs w:val="20"/>
              </w:rPr>
            </w:pPr>
            <w:r w:rsidRPr="0040242B">
              <w:rPr>
                <w:sz w:val="20"/>
                <w:szCs w:val="20"/>
              </w:rPr>
              <w:t>RTU.Lep</w:t>
            </w:r>
          </w:p>
        </w:tc>
        <w:tc>
          <w:tcPr>
            <w:tcW w:w="1530" w:type="dxa"/>
          </w:tcPr>
          <w:p w14:paraId="6EF0760B"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19ED7B49"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469F5997"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6A3CC6ED"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AE61DF" w14:paraId="3E67F0C9"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2E89A46D" w14:textId="77777777" w:rsidR="00AE61DF" w:rsidRPr="0040242B" w:rsidRDefault="00AE61DF" w:rsidP="00B03788">
            <w:pPr>
              <w:jc w:val="center"/>
              <w:rPr>
                <w:sz w:val="20"/>
                <w:szCs w:val="20"/>
              </w:rPr>
            </w:pPr>
            <w:r w:rsidRPr="0040242B">
              <w:rPr>
                <w:sz w:val="20"/>
                <w:szCs w:val="20"/>
              </w:rPr>
              <w:t>RTU.Other</w:t>
            </w:r>
          </w:p>
        </w:tc>
        <w:tc>
          <w:tcPr>
            <w:tcW w:w="1530" w:type="dxa"/>
          </w:tcPr>
          <w:p w14:paraId="7175B25A"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4B480ED8"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266E60E4"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387DE4C"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AE61DF" w14:paraId="58588CF3"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348D2D81" w14:textId="77777777" w:rsidR="00AE61DF" w:rsidRPr="0040242B" w:rsidRDefault="00AE61DF" w:rsidP="00B03788">
            <w:pPr>
              <w:jc w:val="center"/>
              <w:rPr>
                <w:sz w:val="20"/>
                <w:szCs w:val="20"/>
              </w:rPr>
            </w:pPr>
            <w:r w:rsidRPr="0040242B">
              <w:rPr>
                <w:sz w:val="20"/>
                <w:szCs w:val="20"/>
              </w:rPr>
              <w:t>RTU.Syrphid</w:t>
            </w:r>
          </w:p>
        </w:tc>
        <w:tc>
          <w:tcPr>
            <w:tcW w:w="1530" w:type="dxa"/>
          </w:tcPr>
          <w:p w14:paraId="27178994"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4D05B2D4"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6EAA5477"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17775730"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AE61DF" w14:paraId="259F14C2"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58242F2D" w14:textId="77777777" w:rsidR="00AE61DF" w:rsidRPr="0040242B" w:rsidRDefault="00AE61DF" w:rsidP="00B03788">
            <w:pPr>
              <w:jc w:val="center"/>
              <w:rPr>
                <w:sz w:val="20"/>
                <w:szCs w:val="20"/>
              </w:rPr>
            </w:pPr>
            <w:r w:rsidRPr="0040242B">
              <w:rPr>
                <w:sz w:val="20"/>
                <w:szCs w:val="20"/>
              </w:rPr>
              <w:t>Microsite * RTU.Bombylid</w:t>
            </w:r>
          </w:p>
        </w:tc>
        <w:tc>
          <w:tcPr>
            <w:tcW w:w="1530" w:type="dxa"/>
          </w:tcPr>
          <w:p w14:paraId="7F32B692"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57930E73"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3F9E4518"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35CD721A"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AE61DF" w14:paraId="0CA0B60F"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62EC0AA0" w14:textId="77777777" w:rsidR="00AE61DF" w:rsidRPr="0040242B" w:rsidRDefault="00AE61DF" w:rsidP="00B03788">
            <w:pPr>
              <w:jc w:val="center"/>
              <w:rPr>
                <w:sz w:val="20"/>
                <w:szCs w:val="20"/>
              </w:rPr>
            </w:pPr>
            <w:r w:rsidRPr="0040242B">
              <w:rPr>
                <w:sz w:val="20"/>
                <w:szCs w:val="20"/>
              </w:rPr>
              <w:t>Microsite * RTU.Lep</w:t>
            </w:r>
          </w:p>
        </w:tc>
        <w:tc>
          <w:tcPr>
            <w:tcW w:w="1530" w:type="dxa"/>
          </w:tcPr>
          <w:p w14:paraId="14608627"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56073A78"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6E5ADF30"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2F312D39"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AE61DF" w14:paraId="77283B78"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0C750278" w14:textId="77777777" w:rsidR="00AE61DF" w:rsidRPr="0040242B" w:rsidRDefault="00AE61DF" w:rsidP="00B03788">
            <w:pPr>
              <w:jc w:val="center"/>
              <w:rPr>
                <w:sz w:val="20"/>
                <w:szCs w:val="20"/>
              </w:rPr>
            </w:pPr>
            <w:r w:rsidRPr="0040242B">
              <w:rPr>
                <w:sz w:val="20"/>
                <w:szCs w:val="20"/>
              </w:rPr>
              <w:t>Microsite * RTU.Other</w:t>
            </w:r>
          </w:p>
        </w:tc>
        <w:tc>
          <w:tcPr>
            <w:tcW w:w="1530" w:type="dxa"/>
          </w:tcPr>
          <w:p w14:paraId="7FEC5EBA"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29FAFB0F"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1C7E4119"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32941CF9"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AE61DF" w14:paraId="5B587E5F" w14:textId="77777777" w:rsidTr="00B03788">
        <w:tc>
          <w:tcPr>
            <w:cnfStyle w:val="001000000000" w:firstRow="0" w:lastRow="0" w:firstColumn="1" w:lastColumn="0" w:oddVBand="0" w:evenVBand="0" w:oddHBand="0" w:evenHBand="0" w:firstRowFirstColumn="0" w:firstRowLastColumn="0" w:lastRowFirstColumn="0" w:lastRowLastColumn="0"/>
            <w:tcW w:w="2785" w:type="dxa"/>
          </w:tcPr>
          <w:p w14:paraId="5D7E6194" w14:textId="77777777" w:rsidR="00AE61DF" w:rsidRPr="0040242B" w:rsidRDefault="00AE61DF" w:rsidP="00B03788">
            <w:pPr>
              <w:jc w:val="center"/>
              <w:rPr>
                <w:sz w:val="20"/>
                <w:szCs w:val="20"/>
              </w:rPr>
            </w:pPr>
            <w:r w:rsidRPr="0040242B">
              <w:rPr>
                <w:sz w:val="20"/>
                <w:szCs w:val="20"/>
              </w:rPr>
              <w:t>Microsite * Syrphid</w:t>
            </w:r>
          </w:p>
        </w:tc>
        <w:tc>
          <w:tcPr>
            <w:tcW w:w="1530" w:type="dxa"/>
          </w:tcPr>
          <w:p w14:paraId="547255B0"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414E227F"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6D8E28A4"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01BA18DD" w14:textId="77777777" w:rsidR="00AE61DF" w:rsidRPr="0040242B" w:rsidRDefault="00AE61DF" w:rsidP="00B03788">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F4E32B"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09BBE59B" w14:textId="7C4DF3B8" w:rsidR="00AE61DF" w:rsidRPr="0040242B" w:rsidRDefault="00AE61DF" w:rsidP="00AE61DF">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lastRenderedPageBreak/>
        <w:t>Table B7: Post-hoc constrast (lsmeans) on significant interact</w:t>
      </w:r>
      <w:r w:rsidR="008F4F93">
        <w:rPr>
          <w:rFonts w:ascii="Times New Roman" w:hAnsi="Times New Roman" w:cs="Times New Roman"/>
          <w:color w:val="000000"/>
          <w:sz w:val="24"/>
          <w:szCs w:val="24"/>
          <w:bdr w:val="none" w:sz="0" w:space="0" w:color="auto" w:frame="1"/>
        </w:rPr>
        <w:t>ion from Table A</w:t>
      </w:r>
      <w:r>
        <w:rPr>
          <w:rFonts w:ascii="Times New Roman" w:hAnsi="Times New Roman" w:cs="Times New Roman"/>
          <w:color w:val="000000"/>
          <w:sz w:val="24"/>
          <w:szCs w:val="24"/>
          <w:bdr w:val="none" w:sz="0" w:space="0" w:color="auto" w:frame="1"/>
        </w:rPr>
        <w:t>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AE61DF" w:rsidRPr="003B5479" w14:paraId="10D52701" w14:textId="77777777" w:rsidTr="00B0378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08641DE4" w14:textId="77777777" w:rsidR="00AE61DF" w:rsidRPr="003B5479"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03DB583F" w14:textId="77777777" w:rsidR="00AE61DF" w:rsidRPr="0040242B" w:rsidRDefault="00AE61DF" w:rsidP="00B03788">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AE61DF" w:rsidRPr="003B5479" w14:paraId="1581F343" w14:textId="77777777" w:rsidTr="00B03788">
        <w:tc>
          <w:tcPr>
            <w:cnfStyle w:val="001000000000" w:firstRow="0" w:lastRow="0" w:firstColumn="1" w:lastColumn="0" w:oddVBand="0" w:evenVBand="0" w:oddHBand="0" w:evenHBand="0" w:firstRowFirstColumn="0" w:firstRowLastColumn="0" w:lastRowFirstColumn="0" w:lastRowLastColumn="0"/>
            <w:tcW w:w="3415" w:type="dxa"/>
          </w:tcPr>
          <w:p w14:paraId="5C461B17"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088A375F"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397AEE36"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3C115806"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006A9FD2"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AE61DF" w:rsidRPr="003B5479" w14:paraId="1CC7FABE" w14:textId="77777777" w:rsidTr="00B03788">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5E1F1E"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76DC95B4"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07680DBF"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3DE4111C"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717125E7"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AE61DF" w:rsidRPr="003B5479" w14:paraId="33F3E0E4" w14:textId="77777777" w:rsidTr="00B03788">
        <w:tc>
          <w:tcPr>
            <w:cnfStyle w:val="001000000000" w:firstRow="0" w:lastRow="0" w:firstColumn="1" w:lastColumn="0" w:oddVBand="0" w:evenVBand="0" w:oddHBand="0" w:evenHBand="0" w:firstRowFirstColumn="0" w:firstRowLastColumn="0" w:lastRowFirstColumn="0" w:lastRowLastColumn="0"/>
            <w:tcW w:w="3415" w:type="dxa"/>
          </w:tcPr>
          <w:p w14:paraId="3EEB0D2F"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5A65ACD3"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09A3F1F3"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71859BD7"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2DB87986"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191ACB3F"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AE61DF" w:rsidRPr="003B5479" w14:paraId="334A711F" w14:textId="77777777" w:rsidTr="00B03788">
        <w:tc>
          <w:tcPr>
            <w:cnfStyle w:val="001000000000" w:firstRow="0" w:lastRow="0" w:firstColumn="1" w:lastColumn="0" w:oddVBand="0" w:evenVBand="0" w:oddHBand="0" w:evenHBand="0" w:firstRowFirstColumn="0" w:firstRowLastColumn="0" w:lastRowFirstColumn="0" w:lastRowLastColumn="0"/>
            <w:tcW w:w="3415" w:type="dxa"/>
          </w:tcPr>
          <w:p w14:paraId="2E075CBA"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6B7D1380"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3861FDBA"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224F9586"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6227FE0F"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AE61DF" w:rsidRPr="003B5479" w14:paraId="023F1B3D" w14:textId="77777777" w:rsidTr="00B03788">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49E28CC6"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133F71F5"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0403784F"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142B19F0"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548EB83F" w14:textId="77777777" w:rsidR="00AE61DF" w:rsidRPr="0040242B" w:rsidRDefault="00AE61DF" w:rsidP="00B03788">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AE61DF" w:rsidRPr="003B5479" w14:paraId="533FAB4A" w14:textId="77777777" w:rsidTr="00B03788">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4A04982D"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2D4EC5DA"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208FBF6"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6DB6D5F2"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1A3A8CFE"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AE61DF" w:rsidRPr="003B5479" w14:paraId="649E0D90" w14:textId="77777777" w:rsidTr="00B03788">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4C9B0681" w14:textId="77777777" w:rsidR="00AE61DF" w:rsidRPr="0040242B" w:rsidRDefault="00AE61DF" w:rsidP="00B03788">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72556DC9"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52619993"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54D896D" w14:textId="77777777" w:rsidR="00AE61DF" w:rsidRPr="0040242B" w:rsidRDefault="00AE61DF" w:rsidP="00B03788">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0A9DD917" w14:textId="77777777" w:rsidR="00AE61DF" w:rsidRPr="0040242B" w:rsidRDefault="00AE61DF" w:rsidP="00B03788">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1E7B2EB9"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76BC27C6"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2B4EDC74"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0B6C1BFF"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4D7AAE8C"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76871170"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36B4FB10"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58105493" w14:textId="77777777" w:rsidR="00AE61DF" w:rsidRDefault="00AE61DF" w:rsidP="00AE61DF">
      <w:pPr>
        <w:pStyle w:val="HTMLPreformatted"/>
        <w:shd w:val="clear" w:color="auto" w:fill="FFFFFF"/>
        <w:wordWrap w:val="0"/>
        <w:spacing w:line="205" w:lineRule="atLeast"/>
        <w:rPr>
          <w:rFonts w:ascii="Lucida Console" w:hAnsi="Lucida Console"/>
          <w:color w:val="000000"/>
          <w:bdr w:val="none" w:sz="0" w:space="0" w:color="auto" w:frame="1"/>
        </w:rPr>
      </w:pPr>
    </w:p>
    <w:p w14:paraId="4C0070F1" w14:textId="77777777" w:rsidR="00AE61DF" w:rsidRDefault="00AE61DF" w:rsidP="00AE61DF"/>
    <w:p w14:paraId="034BE5C7" w14:textId="42AFB078" w:rsidR="00AE61DF" w:rsidRDefault="00AE61DF" w:rsidP="00ED4DC3">
      <w:pPr>
        <w:keepNext/>
        <w:keepLines/>
        <w:spacing w:before="40" w:after="0"/>
        <w:outlineLvl w:val="2"/>
        <w:rPr>
          <w:rFonts w:eastAsiaTheme="majorEastAsia" w:cstheme="majorBidi"/>
        </w:rPr>
      </w:pPr>
    </w:p>
    <w:p w14:paraId="36B83618" w14:textId="6A4707C7" w:rsidR="00AE61DF" w:rsidRDefault="00AE61DF" w:rsidP="00ED4DC3">
      <w:pPr>
        <w:keepNext/>
        <w:keepLines/>
        <w:spacing w:before="40" w:after="0"/>
        <w:outlineLvl w:val="2"/>
        <w:rPr>
          <w:rFonts w:eastAsiaTheme="majorEastAsia" w:cstheme="majorBidi"/>
        </w:rPr>
      </w:pPr>
    </w:p>
    <w:p w14:paraId="42023F39" w14:textId="37EC6554" w:rsidR="00AE61DF" w:rsidRDefault="00AE61DF" w:rsidP="00ED4DC3">
      <w:pPr>
        <w:keepNext/>
        <w:keepLines/>
        <w:spacing w:before="40" w:after="0"/>
        <w:outlineLvl w:val="2"/>
        <w:rPr>
          <w:rFonts w:eastAsiaTheme="majorEastAsia" w:cstheme="majorBidi"/>
        </w:rPr>
      </w:pPr>
    </w:p>
    <w:p w14:paraId="02F81BBD" w14:textId="4B19A720" w:rsidR="00AE61DF" w:rsidRDefault="00AE61DF" w:rsidP="00ED4DC3">
      <w:pPr>
        <w:keepNext/>
        <w:keepLines/>
        <w:spacing w:before="40" w:after="0"/>
        <w:outlineLvl w:val="2"/>
        <w:rPr>
          <w:rFonts w:eastAsiaTheme="majorEastAsia" w:cstheme="majorBidi"/>
        </w:rPr>
      </w:pPr>
    </w:p>
    <w:p w14:paraId="322D62BF" w14:textId="1C698937" w:rsidR="00AE61DF" w:rsidRDefault="00AE61DF" w:rsidP="00ED4DC3">
      <w:pPr>
        <w:keepNext/>
        <w:keepLines/>
        <w:spacing w:before="40" w:after="0"/>
        <w:outlineLvl w:val="2"/>
        <w:rPr>
          <w:rFonts w:eastAsiaTheme="majorEastAsia" w:cstheme="majorBidi"/>
        </w:rPr>
      </w:pPr>
    </w:p>
    <w:p w14:paraId="17C1C778" w14:textId="25520218" w:rsidR="00AE61DF" w:rsidRDefault="00AE61DF" w:rsidP="00ED4DC3">
      <w:pPr>
        <w:keepNext/>
        <w:keepLines/>
        <w:spacing w:before="40" w:after="0"/>
        <w:outlineLvl w:val="2"/>
        <w:rPr>
          <w:rFonts w:eastAsiaTheme="majorEastAsia" w:cstheme="majorBidi"/>
        </w:rPr>
      </w:pPr>
    </w:p>
    <w:p w14:paraId="56271661" w14:textId="3C8964AC" w:rsidR="00AE61DF" w:rsidRDefault="00AE61DF" w:rsidP="00ED4DC3">
      <w:pPr>
        <w:keepNext/>
        <w:keepLines/>
        <w:spacing w:before="40" w:after="0"/>
        <w:outlineLvl w:val="2"/>
        <w:rPr>
          <w:rFonts w:eastAsiaTheme="majorEastAsia" w:cstheme="majorBidi"/>
        </w:rPr>
      </w:pPr>
    </w:p>
    <w:p w14:paraId="7DE7EB1B" w14:textId="56AD4BCB" w:rsidR="00AE61DF" w:rsidRDefault="00AE61DF" w:rsidP="00ED4DC3">
      <w:pPr>
        <w:keepNext/>
        <w:keepLines/>
        <w:spacing w:before="40" w:after="0"/>
        <w:outlineLvl w:val="2"/>
        <w:rPr>
          <w:rFonts w:eastAsiaTheme="majorEastAsia" w:cstheme="majorBidi"/>
        </w:rPr>
      </w:pPr>
    </w:p>
    <w:p w14:paraId="514180B0" w14:textId="19CB3A8A" w:rsidR="00AE61DF" w:rsidRDefault="00AE61DF" w:rsidP="00ED4DC3">
      <w:pPr>
        <w:keepNext/>
        <w:keepLines/>
        <w:spacing w:before="40" w:after="0"/>
        <w:outlineLvl w:val="2"/>
        <w:rPr>
          <w:rFonts w:eastAsiaTheme="majorEastAsia" w:cstheme="majorBidi"/>
        </w:rPr>
      </w:pPr>
    </w:p>
    <w:p w14:paraId="24916FA4" w14:textId="6C8E6A9D" w:rsidR="00AE61DF" w:rsidRDefault="00AE61DF" w:rsidP="00ED4DC3">
      <w:pPr>
        <w:keepNext/>
        <w:keepLines/>
        <w:spacing w:before="40" w:after="0"/>
        <w:outlineLvl w:val="2"/>
        <w:rPr>
          <w:rFonts w:eastAsiaTheme="majorEastAsia" w:cstheme="majorBidi"/>
        </w:rPr>
      </w:pPr>
    </w:p>
    <w:p w14:paraId="2E9CF742" w14:textId="652DFD07" w:rsidR="00AE61DF" w:rsidRDefault="00AE61DF" w:rsidP="00ED4DC3">
      <w:pPr>
        <w:keepNext/>
        <w:keepLines/>
        <w:spacing w:before="40" w:after="0"/>
        <w:outlineLvl w:val="2"/>
        <w:rPr>
          <w:rFonts w:eastAsiaTheme="majorEastAsia" w:cstheme="majorBidi"/>
        </w:rPr>
      </w:pPr>
    </w:p>
    <w:p w14:paraId="3050DDD8" w14:textId="20887A38" w:rsidR="00AE61DF" w:rsidRDefault="00AE61DF" w:rsidP="00ED4DC3">
      <w:pPr>
        <w:keepNext/>
        <w:keepLines/>
        <w:spacing w:before="40" w:after="0"/>
        <w:outlineLvl w:val="2"/>
        <w:rPr>
          <w:rFonts w:eastAsiaTheme="majorEastAsia" w:cstheme="majorBidi"/>
        </w:rPr>
      </w:pPr>
    </w:p>
    <w:p w14:paraId="2EC580C0" w14:textId="1D382238" w:rsidR="00AE61DF" w:rsidRDefault="00AE61DF" w:rsidP="00ED4DC3">
      <w:pPr>
        <w:keepNext/>
        <w:keepLines/>
        <w:spacing w:before="40" w:after="0"/>
        <w:outlineLvl w:val="2"/>
        <w:rPr>
          <w:rFonts w:eastAsiaTheme="majorEastAsia" w:cstheme="majorBidi"/>
        </w:rPr>
      </w:pPr>
    </w:p>
    <w:p w14:paraId="0D857FAF" w14:textId="20D85959" w:rsidR="00AE61DF" w:rsidRDefault="00AE61DF" w:rsidP="00ED4DC3">
      <w:pPr>
        <w:keepNext/>
        <w:keepLines/>
        <w:spacing w:before="40" w:after="0"/>
        <w:outlineLvl w:val="2"/>
        <w:rPr>
          <w:rFonts w:eastAsiaTheme="majorEastAsia" w:cstheme="majorBidi"/>
        </w:rPr>
      </w:pPr>
    </w:p>
    <w:p w14:paraId="26E86D32" w14:textId="4D032779" w:rsidR="00AE61DF" w:rsidRDefault="00AE61DF" w:rsidP="00ED4DC3">
      <w:pPr>
        <w:keepNext/>
        <w:keepLines/>
        <w:spacing w:before="40" w:after="0"/>
        <w:outlineLvl w:val="2"/>
        <w:rPr>
          <w:rFonts w:eastAsiaTheme="majorEastAsia" w:cstheme="majorBidi"/>
        </w:rPr>
      </w:pPr>
    </w:p>
    <w:p w14:paraId="0D0E3E7A" w14:textId="31D66360" w:rsidR="00AE61DF" w:rsidRDefault="00AE61DF" w:rsidP="00ED4DC3">
      <w:pPr>
        <w:keepNext/>
        <w:keepLines/>
        <w:spacing w:before="40" w:after="0"/>
        <w:outlineLvl w:val="2"/>
        <w:rPr>
          <w:rFonts w:eastAsiaTheme="majorEastAsia" w:cstheme="majorBidi"/>
        </w:rPr>
      </w:pPr>
    </w:p>
    <w:p w14:paraId="08AF18E5" w14:textId="6E4302F5" w:rsidR="00AE61DF" w:rsidRDefault="00AE61DF" w:rsidP="00ED4DC3">
      <w:pPr>
        <w:keepNext/>
        <w:keepLines/>
        <w:spacing w:before="40" w:after="0"/>
        <w:outlineLvl w:val="2"/>
        <w:rPr>
          <w:rFonts w:eastAsiaTheme="majorEastAsia" w:cstheme="majorBidi"/>
        </w:rPr>
      </w:pPr>
    </w:p>
    <w:p w14:paraId="1BD55C61" w14:textId="7C7B973B" w:rsidR="00AE61DF" w:rsidRDefault="00AE61DF" w:rsidP="00ED4DC3">
      <w:pPr>
        <w:keepNext/>
        <w:keepLines/>
        <w:spacing w:before="40" w:after="0"/>
        <w:outlineLvl w:val="2"/>
        <w:rPr>
          <w:rFonts w:eastAsiaTheme="majorEastAsia" w:cstheme="majorBidi"/>
        </w:rPr>
      </w:pPr>
    </w:p>
    <w:p w14:paraId="5EE46A3F" w14:textId="389DC3A9" w:rsidR="00AE61DF" w:rsidRDefault="00AE61DF" w:rsidP="00ED4DC3">
      <w:pPr>
        <w:keepNext/>
        <w:keepLines/>
        <w:spacing w:before="40" w:after="0"/>
        <w:outlineLvl w:val="2"/>
        <w:rPr>
          <w:rFonts w:eastAsiaTheme="majorEastAsia" w:cstheme="majorBidi"/>
        </w:rPr>
      </w:pPr>
    </w:p>
    <w:p w14:paraId="1767FDCB" w14:textId="40D952BD" w:rsidR="00AE61DF" w:rsidRDefault="00AE61DF" w:rsidP="00ED4DC3">
      <w:pPr>
        <w:keepNext/>
        <w:keepLines/>
        <w:spacing w:before="40" w:after="0"/>
        <w:outlineLvl w:val="2"/>
        <w:rPr>
          <w:rFonts w:eastAsiaTheme="majorEastAsia" w:cstheme="majorBidi"/>
        </w:rPr>
      </w:pPr>
    </w:p>
    <w:p w14:paraId="6C47EEB4" w14:textId="77777777" w:rsidR="00AE61DF" w:rsidRDefault="00AE61DF" w:rsidP="00AE61DF">
      <w:pPr>
        <w:pStyle w:val="NoSpacing"/>
      </w:pPr>
    </w:p>
    <w:p w14:paraId="560BCA44" w14:textId="46FD9DDF" w:rsidR="00AE61DF" w:rsidRPr="00AE61DF" w:rsidRDefault="00AE61DF" w:rsidP="00ED4DC3">
      <w:pPr>
        <w:keepNext/>
        <w:keepLines/>
        <w:spacing w:before="40" w:after="0"/>
        <w:outlineLvl w:val="2"/>
        <w:rPr>
          <w:rFonts w:eastAsiaTheme="majorEastAsia" w:cstheme="majorBidi"/>
          <w:u w:val="single"/>
        </w:rPr>
      </w:pPr>
      <w:r w:rsidRPr="00AE61DF">
        <w:rPr>
          <w:rFonts w:eastAsiaTheme="majorEastAsia" w:cstheme="majorBidi"/>
          <w:u w:val="single"/>
        </w:rPr>
        <w:lastRenderedPageBreak/>
        <w:t>Appendix B</w:t>
      </w:r>
    </w:p>
    <w:p w14:paraId="0A9E532D" w14:textId="77777777" w:rsidR="00AE61DF" w:rsidRDefault="00AE61DF" w:rsidP="00ED4DC3">
      <w:pPr>
        <w:keepNext/>
        <w:keepLines/>
        <w:spacing w:before="40" w:after="0"/>
        <w:outlineLvl w:val="2"/>
        <w:rPr>
          <w:rFonts w:eastAsiaTheme="majorEastAsia" w:cstheme="majorBidi"/>
        </w:rPr>
      </w:pPr>
    </w:p>
    <w:p w14:paraId="578B46AE" w14:textId="28E677C7" w:rsidR="00ED4DC3" w:rsidRPr="00ED4DC3" w:rsidRDefault="008F4F93" w:rsidP="00AE61DF">
      <w:pPr>
        <w:pStyle w:val="NoSpacing"/>
      </w:pPr>
      <w:r>
        <w:t>Table B</w:t>
      </w:r>
      <w:r w:rsidR="00ED4DC3" w:rsidRPr="00ED4DC3">
        <w:t>1: A list of all RTU for Chapter 2. All RTU all exclusive and no indi</w:t>
      </w:r>
      <w:r w:rsidR="00D92085">
        <w:t>viduals were double counted. 118</w:t>
      </w:r>
      <w:r w:rsidR="00ED4DC3" w:rsidRPr="00ED4DC3">
        <w:t xml:space="preserve"> taxonomic groups were counted. </w:t>
      </w:r>
      <w:r w:rsidR="002F13C9">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246187"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5"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246187"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6"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246187"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50B9C8CB" w14:textId="75251A2B" w:rsidR="003B5479" w:rsidRPr="00AE61DF" w:rsidRDefault="003B5479" w:rsidP="003B5479">
      <w:pPr>
        <w:rPr>
          <w:u w:val="single"/>
        </w:rPr>
      </w:pPr>
      <w:r w:rsidRPr="00AE61DF">
        <w:rPr>
          <w:u w:val="single"/>
        </w:rPr>
        <w:lastRenderedPageBreak/>
        <w:t>Appendix C</w:t>
      </w:r>
    </w:p>
    <w:p w14:paraId="02590138" w14:textId="0536A268" w:rsidR="003B5479" w:rsidRPr="00174190" w:rsidRDefault="003B5479" w:rsidP="003B5479">
      <w:r>
        <w:t xml:space="preserve">Table C1: </w:t>
      </w:r>
      <w:r w:rsidR="008F4F93">
        <w:t xml:space="preserve">Negative binomial </w:t>
      </w:r>
      <w:r>
        <w:t xml:space="preserve">GLMM </w:t>
      </w:r>
      <w:r w:rsidR="008F4F93">
        <w:t xml:space="preserve">(glmer.nb, lme4) </w:t>
      </w:r>
      <w:r>
        <w:t>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286E3A36" w:rsidR="004D4C67" w:rsidRPr="005B5261" w:rsidRDefault="008F4F93"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w:t>
      </w:r>
      <w:r w:rsidR="004D4C67">
        <w:rPr>
          <w:rFonts w:ascii="Times New Roman" w:hAnsi="Times New Roman" w:cs="Times New Roman"/>
          <w:color w:val="000000"/>
          <w:sz w:val="24"/>
          <w:szCs w:val="24"/>
        </w:rPr>
        <w:t>looming</w:t>
      </w:r>
      <w:r>
        <w:rPr>
          <w:rFonts w:ascii="Times New Roman" w:hAnsi="Times New Roman" w:cs="Times New Roman"/>
          <w:color w:val="000000"/>
          <w:sz w:val="24"/>
          <w:szCs w:val="24"/>
        </w:rPr>
        <w:t xml:space="preserve"> (lsmeans)</w:t>
      </w:r>
      <w:r w:rsidR="004D4C67">
        <w:rPr>
          <w:rFonts w:ascii="Times New Roman" w:hAnsi="Times New Roman" w:cs="Times New Roman"/>
          <w:color w:val="000000"/>
          <w:sz w:val="24"/>
          <w:szCs w:val="24"/>
        </w:rPr>
        <w:t xml:space="preserve">. </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39A06696" w14:textId="37A5A71D" w:rsidR="00174190" w:rsidRPr="008F4F93" w:rsidRDefault="003B5479" w:rsidP="00ED4DC3">
      <w:pPr>
        <w:rPr>
          <w:u w:val="single"/>
        </w:rPr>
      </w:pPr>
      <w:r w:rsidRPr="008F4F93">
        <w:rPr>
          <w:rFonts w:eastAsia="Times New Roman"/>
          <w:color w:val="000000"/>
          <w:u w:val="single"/>
        </w:rPr>
        <w:lastRenderedPageBreak/>
        <w:t>Appendix D</w:t>
      </w:r>
      <w:r w:rsidRPr="008F4F93">
        <w:rPr>
          <w:u w:val="single"/>
        </w:rP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66EC9F78" w:rsidR="0022581F" w:rsidRDefault="0022581F" w:rsidP="009C7F0B"/>
    <w:sectPr w:rsidR="0022581F" w:rsidSect="00B0378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9523FE" w14:textId="77777777" w:rsidR="00CF3402" w:rsidRDefault="00CF3402" w:rsidP="00E82973">
      <w:pPr>
        <w:spacing w:after="0" w:line="240" w:lineRule="auto"/>
      </w:pPr>
      <w:r>
        <w:separator/>
      </w:r>
    </w:p>
  </w:endnote>
  <w:endnote w:type="continuationSeparator" w:id="0">
    <w:p w14:paraId="1EFC6A0E" w14:textId="77777777" w:rsidR="00CF3402" w:rsidRDefault="00CF3402"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189B0B" w14:textId="77777777" w:rsidR="00CF3402" w:rsidRDefault="00CF3402" w:rsidP="00E82973">
      <w:pPr>
        <w:spacing w:after="0" w:line="240" w:lineRule="auto"/>
      </w:pPr>
      <w:r>
        <w:separator/>
      </w:r>
    </w:p>
  </w:footnote>
  <w:footnote w:type="continuationSeparator" w:id="0">
    <w:p w14:paraId="35B80625" w14:textId="77777777" w:rsidR="00CF3402" w:rsidRDefault="00CF3402"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D55D2E"/>
    <w:rsid w:val="00001F59"/>
    <w:rsid w:val="00002E67"/>
    <w:rsid w:val="000039AB"/>
    <w:rsid w:val="00003F3A"/>
    <w:rsid w:val="000043FA"/>
    <w:rsid w:val="00005D9D"/>
    <w:rsid w:val="00010ACB"/>
    <w:rsid w:val="000113A3"/>
    <w:rsid w:val="00011768"/>
    <w:rsid w:val="000127C0"/>
    <w:rsid w:val="00012C4C"/>
    <w:rsid w:val="00013ED2"/>
    <w:rsid w:val="00015496"/>
    <w:rsid w:val="00015682"/>
    <w:rsid w:val="00016005"/>
    <w:rsid w:val="00016C3D"/>
    <w:rsid w:val="000174FA"/>
    <w:rsid w:val="0001769C"/>
    <w:rsid w:val="00017B00"/>
    <w:rsid w:val="00021693"/>
    <w:rsid w:val="000220DA"/>
    <w:rsid w:val="000233A0"/>
    <w:rsid w:val="00025219"/>
    <w:rsid w:val="0002609A"/>
    <w:rsid w:val="00026C56"/>
    <w:rsid w:val="00026E78"/>
    <w:rsid w:val="0003076A"/>
    <w:rsid w:val="00031660"/>
    <w:rsid w:val="000318B5"/>
    <w:rsid w:val="000327C0"/>
    <w:rsid w:val="000329C5"/>
    <w:rsid w:val="00032E17"/>
    <w:rsid w:val="00032F51"/>
    <w:rsid w:val="00033F16"/>
    <w:rsid w:val="00036294"/>
    <w:rsid w:val="000363CD"/>
    <w:rsid w:val="00040C15"/>
    <w:rsid w:val="0004122F"/>
    <w:rsid w:val="00041734"/>
    <w:rsid w:val="000426DE"/>
    <w:rsid w:val="0004411B"/>
    <w:rsid w:val="00045B82"/>
    <w:rsid w:val="0004758E"/>
    <w:rsid w:val="00047F7F"/>
    <w:rsid w:val="0005060A"/>
    <w:rsid w:val="00051285"/>
    <w:rsid w:val="00051922"/>
    <w:rsid w:val="00051A4B"/>
    <w:rsid w:val="00051B2E"/>
    <w:rsid w:val="00051D07"/>
    <w:rsid w:val="000525C7"/>
    <w:rsid w:val="00052F27"/>
    <w:rsid w:val="0005326A"/>
    <w:rsid w:val="000538E5"/>
    <w:rsid w:val="00054E33"/>
    <w:rsid w:val="00054E71"/>
    <w:rsid w:val="00055CCB"/>
    <w:rsid w:val="000569CC"/>
    <w:rsid w:val="000571B9"/>
    <w:rsid w:val="00060278"/>
    <w:rsid w:val="00060842"/>
    <w:rsid w:val="00062E4F"/>
    <w:rsid w:val="00063077"/>
    <w:rsid w:val="00064D45"/>
    <w:rsid w:val="00065309"/>
    <w:rsid w:val="000661F0"/>
    <w:rsid w:val="00066537"/>
    <w:rsid w:val="00066CB1"/>
    <w:rsid w:val="00066DDD"/>
    <w:rsid w:val="00066EEA"/>
    <w:rsid w:val="000705AA"/>
    <w:rsid w:val="0007112A"/>
    <w:rsid w:val="0007125E"/>
    <w:rsid w:val="00071B99"/>
    <w:rsid w:val="00074051"/>
    <w:rsid w:val="0007687C"/>
    <w:rsid w:val="0008065C"/>
    <w:rsid w:val="0008110A"/>
    <w:rsid w:val="00082B07"/>
    <w:rsid w:val="00084FCD"/>
    <w:rsid w:val="0008571F"/>
    <w:rsid w:val="00085ED2"/>
    <w:rsid w:val="000864E2"/>
    <w:rsid w:val="00086F3A"/>
    <w:rsid w:val="00086FAA"/>
    <w:rsid w:val="00087207"/>
    <w:rsid w:val="00091247"/>
    <w:rsid w:val="000924A6"/>
    <w:rsid w:val="00092721"/>
    <w:rsid w:val="00093A34"/>
    <w:rsid w:val="00094C99"/>
    <w:rsid w:val="0009574D"/>
    <w:rsid w:val="00095AF0"/>
    <w:rsid w:val="0009688F"/>
    <w:rsid w:val="00097D82"/>
    <w:rsid w:val="000A01F2"/>
    <w:rsid w:val="000A0F2F"/>
    <w:rsid w:val="000A1CDB"/>
    <w:rsid w:val="000A2E5E"/>
    <w:rsid w:val="000A41C5"/>
    <w:rsid w:val="000A42AE"/>
    <w:rsid w:val="000A445C"/>
    <w:rsid w:val="000A52CF"/>
    <w:rsid w:val="000A5345"/>
    <w:rsid w:val="000A6AE4"/>
    <w:rsid w:val="000A6F94"/>
    <w:rsid w:val="000B1999"/>
    <w:rsid w:val="000B2215"/>
    <w:rsid w:val="000B30AD"/>
    <w:rsid w:val="000B3F99"/>
    <w:rsid w:val="000B41BB"/>
    <w:rsid w:val="000B5711"/>
    <w:rsid w:val="000B621F"/>
    <w:rsid w:val="000B6B96"/>
    <w:rsid w:val="000B7824"/>
    <w:rsid w:val="000C0C21"/>
    <w:rsid w:val="000C0E9B"/>
    <w:rsid w:val="000C14B2"/>
    <w:rsid w:val="000C15B1"/>
    <w:rsid w:val="000C18FD"/>
    <w:rsid w:val="000C1C40"/>
    <w:rsid w:val="000C32A3"/>
    <w:rsid w:val="000C3CFB"/>
    <w:rsid w:val="000C4F48"/>
    <w:rsid w:val="000C57C4"/>
    <w:rsid w:val="000C7685"/>
    <w:rsid w:val="000D0C17"/>
    <w:rsid w:val="000D19E4"/>
    <w:rsid w:val="000D1E96"/>
    <w:rsid w:val="000D2637"/>
    <w:rsid w:val="000D28A0"/>
    <w:rsid w:val="000D3971"/>
    <w:rsid w:val="000D43CE"/>
    <w:rsid w:val="000D4F99"/>
    <w:rsid w:val="000D5390"/>
    <w:rsid w:val="000E1054"/>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8EC"/>
    <w:rsid w:val="000F2B2E"/>
    <w:rsid w:val="000F33DC"/>
    <w:rsid w:val="000F3418"/>
    <w:rsid w:val="000F4137"/>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4FD"/>
    <w:rsid w:val="00120CF8"/>
    <w:rsid w:val="00120D56"/>
    <w:rsid w:val="00120F70"/>
    <w:rsid w:val="001213CB"/>
    <w:rsid w:val="00121B89"/>
    <w:rsid w:val="001232CF"/>
    <w:rsid w:val="00123786"/>
    <w:rsid w:val="00124A83"/>
    <w:rsid w:val="00124B75"/>
    <w:rsid w:val="00125170"/>
    <w:rsid w:val="00125F76"/>
    <w:rsid w:val="00126C9F"/>
    <w:rsid w:val="001318A6"/>
    <w:rsid w:val="00132156"/>
    <w:rsid w:val="00132C0B"/>
    <w:rsid w:val="001330E1"/>
    <w:rsid w:val="001332DA"/>
    <w:rsid w:val="001333B4"/>
    <w:rsid w:val="001339B7"/>
    <w:rsid w:val="001339FA"/>
    <w:rsid w:val="00133EC6"/>
    <w:rsid w:val="001342AC"/>
    <w:rsid w:val="00134397"/>
    <w:rsid w:val="00134DE6"/>
    <w:rsid w:val="00135016"/>
    <w:rsid w:val="0013510E"/>
    <w:rsid w:val="0013664C"/>
    <w:rsid w:val="00136B4C"/>
    <w:rsid w:val="00140351"/>
    <w:rsid w:val="00141655"/>
    <w:rsid w:val="00141686"/>
    <w:rsid w:val="00141A12"/>
    <w:rsid w:val="00141DFA"/>
    <w:rsid w:val="0014234F"/>
    <w:rsid w:val="001432EE"/>
    <w:rsid w:val="00143451"/>
    <w:rsid w:val="00144206"/>
    <w:rsid w:val="00144DF1"/>
    <w:rsid w:val="0014622A"/>
    <w:rsid w:val="00146B89"/>
    <w:rsid w:val="00146E0D"/>
    <w:rsid w:val="0014749D"/>
    <w:rsid w:val="00147C34"/>
    <w:rsid w:val="001513BC"/>
    <w:rsid w:val="00151EF9"/>
    <w:rsid w:val="001526C6"/>
    <w:rsid w:val="00153E44"/>
    <w:rsid w:val="00154152"/>
    <w:rsid w:val="001552A5"/>
    <w:rsid w:val="001556B0"/>
    <w:rsid w:val="00155A6C"/>
    <w:rsid w:val="0015677D"/>
    <w:rsid w:val="00157664"/>
    <w:rsid w:val="001578B1"/>
    <w:rsid w:val="0016160D"/>
    <w:rsid w:val="00161D6B"/>
    <w:rsid w:val="00162017"/>
    <w:rsid w:val="00162BF2"/>
    <w:rsid w:val="001633A5"/>
    <w:rsid w:val="00163F96"/>
    <w:rsid w:val="00165702"/>
    <w:rsid w:val="00166563"/>
    <w:rsid w:val="00166E77"/>
    <w:rsid w:val="001671D8"/>
    <w:rsid w:val="00170E95"/>
    <w:rsid w:val="00171D81"/>
    <w:rsid w:val="00172CF1"/>
    <w:rsid w:val="00172CFB"/>
    <w:rsid w:val="00174190"/>
    <w:rsid w:val="0017450D"/>
    <w:rsid w:val="001748F4"/>
    <w:rsid w:val="001749B7"/>
    <w:rsid w:val="00174CB0"/>
    <w:rsid w:val="001756B8"/>
    <w:rsid w:val="00175C97"/>
    <w:rsid w:val="00175E68"/>
    <w:rsid w:val="0017664E"/>
    <w:rsid w:val="001777A8"/>
    <w:rsid w:val="00177D88"/>
    <w:rsid w:val="0018224B"/>
    <w:rsid w:val="00182387"/>
    <w:rsid w:val="00182487"/>
    <w:rsid w:val="00182652"/>
    <w:rsid w:val="001826C7"/>
    <w:rsid w:val="00182F67"/>
    <w:rsid w:val="0018395C"/>
    <w:rsid w:val="001841F7"/>
    <w:rsid w:val="00184963"/>
    <w:rsid w:val="00187C0E"/>
    <w:rsid w:val="0019001B"/>
    <w:rsid w:val="00190CFE"/>
    <w:rsid w:val="00191148"/>
    <w:rsid w:val="00191474"/>
    <w:rsid w:val="0019206A"/>
    <w:rsid w:val="00193054"/>
    <w:rsid w:val="00193537"/>
    <w:rsid w:val="00193AC0"/>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2BF"/>
    <w:rsid w:val="001B755B"/>
    <w:rsid w:val="001C0285"/>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DAB"/>
    <w:rsid w:val="001D1EBB"/>
    <w:rsid w:val="001D268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3EBF"/>
    <w:rsid w:val="001E4A16"/>
    <w:rsid w:val="001E4D6C"/>
    <w:rsid w:val="001E63EE"/>
    <w:rsid w:val="001F1095"/>
    <w:rsid w:val="001F125D"/>
    <w:rsid w:val="001F1FD4"/>
    <w:rsid w:val="001F292B"/>
    <w:rsid w:val="001F2A3D"/>
    <w:rsid w:val="001F33DE"/>
    <w:rsid w:val="001F3A81"/>
    <w:rsid w:val="001F3B77"/>
    <w:rsid w:val="001F43F0"/>
    <w:rsid w:val="001F5563"/>
    <w:rsid w:val="001F56B0"/>
    <w:rsid w:val="001F6663"/>
    <w:rsid w:val="001F6D15"/>
    <w:rsid w:val="001F703F"/>
    <w:rsid w:val="00200B0F"/>
    <w:rsid w:val="00200D6D"/>
    <w:rsid w:val="00201C59"/>
    <w:rsid w:val="00202548"/>
    <w:rsid w:val="002025A5"/>
    <w:rsid w:val="0020327D"/>
    <w:rsid w:val="002032F8"/>
    <w:rsid w:val="0020367A"/>
    <w:rsid w:val="00203C44"/>
    <w:rsid w:val="0020422F"/>
    <w:rsid w:val="00205876"/>
    <w:rsid w:val="00205D8D"/>
    <w:rsid w:val="00205FB0"/>
    <w:rsid w:val="0020615C"/>
    <w:rsid w:val="00206724"/>
    <w:rsid w:val="002067A9"/>
    <w:rsid w:val="0020791B"/>
    <w:rsid w:val="002114EB"/>
    <w:rsid w:val="00212AEA"/>
    <w:rsid w:val="00213078"/>
    <w:rsid w:val="002138D0"/>
    <w:rsid w:val="002141EA"/>
    <w:rsid w:val="002154B4"/>
    <w:rsid w:val="00215FBC"/>
    <w:rsid w:val="00216CE9"/>
    <w:rsid w:val="0021779D"/>
    <w:rsid w:val="00220AA3"/>
    <w:rsid w:val="00220BAC"/>
    <w:rsid w:val="00220CE8"/>
    <w:rsid w:val="002223A5"/>
    <w:rsid w:val="0022314A"/>
    <w:rsid w:val="002234E8"/>
    <w:rsid w:val="00224B97"/>
    <w:rsid w:val="00225181"/>
    <w:rsid w:val="0022581F"/>
    <w:rsid w:val="00226C22"/>
    <w:rsid w:val="00227292"/>
    <w:rsid w:val="00227446"/>
    <w:rsid w:val="00231D81"/>
    <w:rsid w:val="002329C4"/>
    <w:rsid w:val="00233425"/>
    <w:rsid w:val="00233D56"/>
    <w:rsid w:val="00237054"/>
    <w:rsid w:val="00237BBD"/>
    <w:rsid w:val="002403B6"/>
    <w:rsid w:val="0024088A"/>
    <w:rsid w:val="00240F95"/>
    <w:rsid w:val="002420E0"/>
    <w:rsid w:val="00242BA2"/>
    <w:rsid w:val="00243138"/>
    <w:rsid w:val="0024336C"/>
    <w:rsid w:val="00246187"/>
    <w:rsid w:val="0024691B"/>
    <w:rsid w:val="00250A45"/>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0C37"/>
    <w:rsid w:val="002715FB"/>
    <w:rsid w:val="002723C1"/>
    <w:rsid w:val="002738CC"/>
    <w:rsid w:val="002743B5"/>
    <w:rsid w:val="0027453E"/>
    <w:rsid w:val="00274B48"/>
    <w:rsid w:val="002753D7"/>
    <w:rsid w:val="002802F3"/>
    <w:rsid w:val="00280601"/>
    <w:rsid w:val="002808AC"/>
    <w:rsid w:val="00281034"/>
    <w:rsid w:val="00281375"/>
    <w:rsid w:val="00284904"/>
    <w:rsid w:val="00285C9B"/>
    <w:rsid w:val="002861D4"/>
    <w:rsid w:val="00286F42"/>
    <w:rsid w:val="00287BED"/>
    <w:rsid w:val="00290046"/>
    <w:rsid w:val="0029008E"/>
    <w:rsid w:val="0029019E"/>
    <w:rsid w:val="002905EA"/>
    <w:rsid w:val="002917E9"/>
    <w:rsid w:val="002918EF"/>
    <w:rsid w:val="002930AB"/>
    <w:rsid w:val="00293314"/>
    <w:rsid w:val="0029361D"/>
    <w:rsid w:val="00294B2F"/>
    <w:rsid w:val="00295346"/>
    <w:rsid w:val="002957AB"/>
    <w:rsid w:val="002A0025"/>
    <w:rsid w:val="002A0284"/>
    <w:rsid w:val="002A0DD8"/>
    <w:rsid w:val="002A23BB"/>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6943"/>
    <w:rsid w:val="002B714D"/>
    <w:rsid w:val="002B7F31"/>
    <w:rsid w:val="002C048A"/>
    <w:rsid w:val="002C0675"/>
    <w:rsid w:val="002C2444"/>
    <w:rsid w:val="002C2573"/>
    <w:rsid w:val="002C69CB"/>
    <w:rsid w:val="002C73C9"/>
    <w:rsid w:val="002C7E93"/>
    <w:rsid w:val="002D00C2"/>
    <w:rsid w:val="002D00F2"/>
    <w:rsid w:val="002D2719"/>
    <w:rsid w:val="002D2F30"/>
    <w:rsid w:val="002D2FA3"/>
    <w:rsid w:val="002D48C8"/>
    <w:rsid w:val="002D54FB"/>
    <w:rsid w:val="002D5FDB"/>
    <w:rsid w:val="002D6D44"/>
    <w:rsid w:val="002D733F"/>
    <w:rsid w:val="002E017E"/>
    <w:rsid w:val="002E04BB"/>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3E84"/>
    <w:rsid w:val="002F53AD"/>
    <w:rsid w:val="002F5481"/>
    <w:rsid w:val="002F5FDE"/>
    <w:rsid w:val="002F63CD"/>
    <w:rsid w:val="002F7980"/>
    <w:rsid w:val="003019E7"/>
    <w:rsid w:val="00301F26"/>
    <w:rsid w:val="0030341E"/>
    <w:rsid w:val="003034EA"/>
    <w:rsid w:val="00305C55"/>
    <w:rsid w:val="003100E1"/>
    <w:rsid w:val="0031331D"/>
    <w:rsid w:val="003138FC"/>
    <w:rsid w:val="00314984"/>
    <w:rsid w:val="00314985"/>
    <w:rsid w:val="00314C86"/>
    <w:rsid w:val="00315135"/>
    <w:rsid w:val="003158EA"/>
    <w:rsid w:val="00315F3A"/>
    <w:rsid w:val="00315F5C"/>
    <w:rsid w:val="00316482"/>
    <w:rsid w:val="00316F39"/>
    <w:rsid w:val="0032010B"/>
    <w:rsid w:val="0032084C"/>
    <w:rsid w:val="00321736"/>
    <w:rsid w:val="00321CD3"/>
    <w:rsid w:val="00322193"/>
    <w:rsid w:val="0032252D"/>
    <w:rsid w:val="00322747"/>
    <w:rsid w:val="00323487"/>
    <w:rsid w:val="00323AE9"/>
    <w:rsid w:val="00323ECC"/>
    <w:rsid w:val="0032496D"/>
    <w:rsid w:val="00324A80"/>
    <w:rsid w:val="00324D9E"/>
    <w:rsid w:val="00325924"/>
    <w:rsid w:val="00325AE1"/>
    <w:rsid w:val="0032632B"/>
    <w:rsid w:val="00330A8F"/>
    <w:rsid w:val="00332060"/>
    <w:rsid w:val="00332121"/>
    <w:rsid w:val="003324BC"/>
    <w:rsid w:val="00332596"/>
    <w:rsid w:val="0033300D"/>
    <w:rsid w:val="003333D9"/>
    <w:rsid w:val="003352DC"/>
    <w:rsid w:val="00336AD7"/>
    <w:rsid w:val="00341A31"/>
    <w:rsid w:val="0034237C"/>
    <w:rsid w:val="00343E52"/>
    <w:rsid w:val="00346056"/>
    <w:rsid w:val="003505F1"/>
    <w:rsid w:val="0035192F"/>
    <w:rsid w:val="0035240C"/>
    <w:rsid w:val="0035282D"/>
    <w:rsid w:val="0035289A"/>
    <w:rsid w:val="00353035"/>
    <w:rsid w:val="00353C45"/>
    <w:rsid w:val="00354C9D"/>
    <w:rsid w:val="0035696E"/>
    <w:rsid w:val="00356BDB"/>
    <w:rsid w:val="00356F0E"/>
    <w:rsid w:val="0035724F"/>
    <w:rsid w:val="00357E6C"/>
    <w:rsid w:val="00357EA3"/>
    <w:rsid w:val="00360105"/>
    <w:rsid w:val="00360194"/>
    <w:rsid w:val="00361D56"/>
    <w:rsid w:val="003620BA"/>
    <w:rsid w:val="003625DA"/>
    <w:rsid w:val="0036272C"/>
    <w:rsid w:val="00365F54"/>
    <w:rsid w:val="00366261"/>
    <w:rsid w:val="003674E7"/>
    <w:rsid w:val="00372608"/>
    <w:rsid w:val="003733D1"/>
    <w:rsid w:val="0037341F"/>
    <w:rsid w:val="0037361D"/>
    <w:rsid w:val="00374585"/>
    <w:rsid w:val="00374C73"/>
    <w:rsid w:val="0037593E"/>
    <w:rsid w:val="003761D6"/>
    <w:rsid w:val="00376684"/>
    <w:rsid w:val="00377232"/>
    <w:rsid w:val="00377570"/>
    <w:rsid w:val="00377C16"/>
    <w:rsid w:val="00380CA9"/>
    <w:rsid w:val="00380EA2"/>
    <w:rsid w:val="003816DB"/>
    <w:rsid w:val="00382C7C"/>
    <w:rsid w:val="00382FED"/>
    <w:rsid w:val="00383159"/>
    <w:rsid w:val="00383C12"/>
    <w:rsid w:val="00384FC4"/>
    <w:rsid w:val="00386F34"/>
    <w:rsid w:val="00387C8A"/>
    <w:rsid w:val="00391323"/>
    <w:rsid w:val="00391B5D"/>
    <w:rsid w:val="003929E6"/>
    <w:rsid w:val="00392CC5"/>
    <w:rsid w:val="003943E8"/>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850"/>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318A"/>
    <w:rsid w:val="003D4C1C"/>
    <w:rsid w:val="003D5314"/>
    <w:rsid w:val="003D576D"/>
    <w:rsid w:val="003D5FD8"/>
    <w:rsid w:val="003D67FB"/>
    <w:rsid w:val="003D6EAB"/>
    <w:rsid w:val="003E00B3"/>
    <w:rsid w:val="003E099F"/>
    <w:rsid w:val="003E0D81"/>
    <w:rsid w:val="003E162B"/>
    <w:rsid w:val="003E1811"/>
    <w:rsid w:val="003E1E61"/>
    <w:rsid w:val="003E4152"/>
    <w:rsid w:val="003E48AD"/>
    <w:rsid w:val="003E6CC5"/>
    <w:rsid w:val="003E7AF6"/>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2C49"/>
    <w:rsid w:val="00402DD1"/>
    <w:rsid w:val="00403F58"/>
    <w:rsid w:val="00405F4D"/>
    <w:rsid w:val="00407020"/>
    <w:rsid w:val="004108A5"/>
    <w:rsid w:val="00410B2F"/>
    <w:rsid w:val="00411A5A"/>
    <w:rsid w:val="004143CC"/>
    <w:rsid w:val="0041446E"/>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572"/>
    <w:rsid w:val="0042771C"/>
    <w:rsid w:val="00427BE4"/>
    <w:rsid w:val="00427CBB"/>
    <w:rsid w:val="00427F8A"/>
    <w:rsid w:val="004302D8"/>
    <w:rsid w:val="00431C57"/>
    <w:rsid w:val="00432E67"/>
    <w:rsid w:val="00434127"/>
    <w:rsid w:val="00435B8C"/>
    <w:rsid w:val="00436C2B"/>
    <w:rsid w:val="004409CD"/>
    <w:rsid w:val="00440AB9"/>
    <w:rsid w:val="00440D99"/>
    <w:rsid w:val="004412BC"/>
    <w:rsid w:val="00441462"/>
    <w:rsid w:val="004422A3"/>
    <w:rsid w:val="00443747"/>
    <w:rsid w:val="00443C1E"/>
    <w:rsid w:val="00444676"/>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0A3A"/>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5595"/>
    <w:rsid w:val="004760E2"/>
    <w:rsid w:val="004771C2"/>
    <w:rsid w:val="00484208"/>
    <w:rsid w:val="00484D8B"/>
    <w:rsid w:val="00484F8A"/>
    <w:rsid w:val="004862EA"/>
    <w:rsid w:val="00486660"/>
    <w:rsid w:val="00487B61"/>
    <w:rsid w:val="00487E40"/>
    <w:rsid w:val="004907D9"/>
    <w:rsid w:val="00490C64"/>
    <w:rsid w:val="004911BF"/>
    <w:rsid w:val="00491639"/>
    <w:rsid w:val="00492406"/>
    <w:rsid w:val="00494431"/>
    <w:rsid w:val="0049668F"/>
    <w:rsid w:val="00496A47"/>
    <w:rsid w:val="00497255"/>
    <w:rsid w:val="00497DCE"/>
    <w:rsid w:val="004A0473"/>
    <w:rsid w:val="004A06C3"/>
    <w:rsid w:val="004A0DC6"/>
    <w:rsid w:val="004A0EE6"/>
    <w:rsid w:val="004A23B3"/>
    <w:rsid w:val="004A31E0"/>
    <w:rsid w:val="004A3324"/>
    <w:rsid w:val="004A335E"/>
    <w:rsid w:val="004A4B98"/>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622"/>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6182"/>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3083"/>
    <w:rsid w:val="005042C0"/>
    <w:rsid w:val="00504845"/>
    <w:rsid w:val="00504D09"/>
    <w:rsid w:val="00505A36"/>
    <w:rsid w:val="00506418"/>
    <w:rsid w:val="005065BA"/>
    <w:rsid w:val="00507143"/>
    <w:rsid w:val="00507A52"/>
    <w:rsid w:val="00510574"/>
    <w:rsid w:val="0051058C"/>
    <w:rsid w:val="00510EFE"/>
    <w:rsid w:val="00511673"/>
    <w:rsid w:val="00514EFE"/>
    <w:rsid w:val="00514F45"/>
    <w:rsid w:val="00515450"/>
    <w:rsid w:val="00516DBF"/>
    <w:rsid w:val="005174B3"/>
    <w:rsid w:val="00517A20"/>
    <w:rsid w:val="00517E5A"/>
    <w:rsid w:val="00520BCD"/>
    <w:rsid w:val="00523122"/>
    <w:rsid w:val="00523861"/>
    <w:rsid w:val="00524CDB"/>
    <w:rsid w:val="00524D12"/>
    <w:rsid w:val="00524E27"/>
    <w:rsid w:val="0052557E"/>
    <w:rsid w:val="005260F3"/>
    <w:rsid w:val="005302A3"/>
    <w:rsid w:val="005308E5"/>
    <w:rsid w:val="00530DE5"/>
    <w:rsid w:val="00530ED9"/>
    <w:rsid w:val="00531195"/>
    <w:rsid w:val="005317D7"/>
    <w:rsid w:val="00534EED"/>
    <w:rsid w:val="00535A1F"/>
    <w:rsid w:val="00535D0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75"/>
    <w:rsid w:val="0055748B"/>
    <w:rsid w:val="005600FB"/>
    <w:rsid w:val="00561142"/>
    <w:rsid w:val="00561F91"/>
    <w:rsid w:val="005622EF"/>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AFC"/>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A5B96"/>
    <w:rsid w:val="005B0BE8"/>
    <w:rsid w:val="005B2C92"/>
    <w:rsid w:val="005B30E9"/>
    <w:rsid w:val="005B32C5"/>
    <w:rsid w:val="005B4B07"/>
    <w:rsid w:val="005B5D06"/>
    <w:rsid w:val="005B7355"/>
    <w:rsid w:val="005B785D"/>
    <w:rsid w:val="005B787C"/>
    <w:rsid w:val="005B7D33"/>
    <w:rsid w:val="005C06E6"/>
    <w:rsid w:val="005C27A8"/>
    <w:rsid w:val="005C3D45"/>
    <w:rsid w:val="005C475E"/>
    <w:rsid w:val="005D216D"/>
    <w:rsid w:val="005D29E7"/>
    <w:rsid w:val="005D32A0"/>
    <w:rsid w:val="005D32E7"/>
    <w:rsid w:val="005D42B4"/>
    <w:rsid w:val="005D434B"/>
    <w:rsid w:val="005D4768"/>
    <w:rsid w:val="005D5686"/>
    <w:rsid w:val="005D5F73"/>
    <w:rsid w:val="005E01B7"/>
    <w:rsid w:val="005E1F51"/>
    <w:rsid w:val="005E2369"/>
    <w:rsid w:val="005E23FD"/>
    <w:rsid w:val="005E3967"/>
    <w:rsid w:val="005E3BA0"/>
    <w:rsid w:val="005E6218"/>
    <w:rsid w:val="005E62D5"/>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85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20E3"/>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749"/>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0264"/>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337"/>
    <w:rsid w:val="00684D1D"/>
    <w:rsid w:val="006854CA"/>
    <w:rsid w:val="00685D40"/>
    <w:rsid w:val="00685D90"/>
    <w:rsid w:val="00685F91"/>
    <w:rsid w:val="006861EF"/>
    <w:rsid w:val="00686F0C"/>
    <w:rsid w:val="006870A2"/>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1A4"/>
    <w:rsid w:val="006A73AD"/>
    <w:rsid w:val="006B0614"/>
    <w:rsid w:val="006B0964"/>
    <w:rsid w:val="006B2BF4"/>
    <w:rsid w:val="006B3FAA"/>
    <w:rsid w:val="006C14ED"/>
    <w:rsid w:val="006C23A6"/>
    <w:rsid w:val="006C2F91"/>
    <w:rsid w:val="006C3ED9"/>
    <w:rsid w:val="006C41F9"/>
    <w:rsid w:val="006C461C"/>
    <w:rsid w:val="006C4628"/>
    <w:rsid w:val="006C58BB"/>
    <w:rsid w:val="006C6B4A"/>
    <w:rsid w:val="006D4B10"/>
    <w:rsid w:val="006D52D1"/>
    <w:rsid w:val="006D6E14"/>
    <w:rsid w:val="006D794E"/>
    <w:rsid w:val="006D7FC9"/>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375"/>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6E"/>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16DA"/>
    <w:rsid w:val="00772E71"/>
    <w:rsid w:val="007734BF"/>
    <w:rsid w:val="00774322"/>
    <w:rsid w:val="00774978"/>
    <w:rsid w:val="00774AE5"/>
    <w:rsid w:val="00775FA2"/>
    <w:rsid w:val="0077694F"/>
    <w:rsid w:val="00776A53"/>
    <w:rsid w:val="00777DF6"/>
    <w:rsid w:val="007802D4"/>
    <w:rsid w:val="007811B7"/>
    <w:rsid w:val="00781365"/>
    <w:rsid w:val="00781ABE"/>
    <w:rsid w:val="00781CC3"/>
    <w:rsid w:val="007824FB"/>
    <w:rsid w:val="00783952"/>
    <w:rsid w:val="00783C70"/>
    <w:rsid w:val="00783DC4"/>
    <w:rsid w:val="00783F2A"/>
    <w:rsid w:val="00784C31"/>
    <w:rsid w:val="007858C7"/>
    <w:rsid w:val="00786056"/>
    <w:rsid w:val="007862B9"/>
    <w:rsid w:val="00786995"/>
    <w:rsid w:val="00787E64"/>
    <w:rsid w:val="00791219"/>
    <w:rsid w:val="00791C9C"/>
    <w:rsid w:val="00793AA4"/>
    <w:rsid w:val="00793DFF"/>
    <w:rsid w:val="00793E14"/>
    <w:rsid w:val="007940A5"/>
    <w:rsid w:val="00794C61"/>
    <w:rsid w:val="00794D05"/>
    <w:rsid w:val="00796998"/>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AFA"/>
    <w:rsid w:val="007B4DDF"/>
    <w:rsid w:val="007B51BC"/>
    <w:rsid w:val="007B52F8"/>
    <w:rsid w:val="007B644F"/>
    <w:rsid w:val="007B6A01"/>
    <w:rsid w:val="007B7FEC"/>
    <w:rsid w:val="007C0C1A"/>
    <w:rsid w:val="007C138F"/>
    <w:rsid w:val="007C16F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BC7"/>
    <w:rsid w:val="007D6CC3"/>
    <w:rsid w:val="007D6FEE"/>
    <w:rsid w:val="007D7E44"/>
    <w:rsid w:val="007E05D5"/>
    <w:rsid w:val="007E20DF"/>
    <w:rsid w:val="007E309C"/>
    <w:rsid w:val="007E343F"/>
    <w:rsid w:val="007E40DC"/>
    <w:rsid w:val="007E6EB6"/>
    <w:rsid w:val="007F0227"/>
    <w:rsid w:val="007F05D1"/>
    <w:rsid w:val="007F0D55"/>
    <w:rsid w:val="007F106C"/>
    <w:rsid w:val="007F133C"/>
    <w:rsid w:val="007F1A9F"/>
    <w:rsid w:val="007F1C73"/>
    <w:rsid w:val="007F28D8"/>
    <w:rsid w:val="007F31D9"/>
    <w:rsid w:val="007F3741"/>
    <w:rsid w:val="007F3851"/>
    <w:rsid w:val="007F3B67"/>
    <w:rsid w:val="007F550B"/>
    <w:rsid w:val="007F64F6"/>
    <w:rsid w:val="007F741B"/>
    <w:rsid w:val="007F7498"/>
    <w:rsid w:val="007F7F4B"/>
    <w:rsid w:val="00800705"/>
    <w:rsid w:val="0080080B"/>
    <w:rsid w:val="008009E2"/>
    <w:rsid w:val="0080222B"/>
    <w:rsid w:val="0080394C"/>
    <w:rsid w:val="00805752"/>
    <w:rsid w:val="0080585A"/>
    <w:rsid w:val="0080661B"/>
    <w:rsid w:val="00806825"/>
    <w:rsid w:val="008114C8"/>
    <w:rsid w:val="00811889"/>
    <w:rsid w:val="00811EBB"/>
    <w:rsid w:val="00813388"/>
    <w:rsid w:val="00814034"/>
    <w:rsid w:val="00814B43"/>
    <w:rsid w:val="0081624A"/>
    <w:rsid w:val="008171DA"/>
    <w:rsid w:val="00820FFD"/>
    <w:rsid w:val="008215B8"/>
    <w:rsid w:val="008217E8"/>
    <w:rsid w:val="00830812"/>
    <w:rsid w:val="008319B5"/>
    <w:rsid w:val="00831E03"/>
    <w:rsid w:val="00832AFF"/>
    <w:rsid w:val="008362A1"/>
    <w:rsid w:val="00840A9B"/>
    <w:rsid w:val="008421D2"/>
    <w:rsid w:val="00842B05"/>
    <w:rsid w:val="008431BC"/>
    <w:rsid w:val="00844B3D"/>
    <w:rsid w:val="00844F12"/>
    <w:rsid w:val="00845339"/>
    <w:rsid w:val="00845533"/>
    <w:rsid w:val="008465D4"/>
    <w:rsid w:val="00850012"/>
    <w:rsid w:val="008502F2"/>
    <w:rsid w:val="0085052A"/>
    <w:rsid w:val="00851D0E"/>
    <w:rsid w:val="0085305F"/>
    <w:rsid w:val="00854283"/>
    <w:rsid w:val="00854894"/>
    <w:rsid w:val="00855923"/>
    <w:rsid w:val="00856B14"/>
    <w:rsid w:val="00857B29"/>
    <w:rsid w:val="00862413"/>
    <w:rsid w:val="0086243D"/>
    <w:rsid w:val="008628BC"/>
    <w:rsid w:val="00863905"/>
    <w:rsid w:val="00863C54"/>
    <w:rsid w:val="00863C90"/>
    <w:rsid w:val="00864372"/>
    <w:rsid w:val="0086669A"/>
    <w:rsid w:val="00867395"/>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4B9"/>
    <w:rsid w:val="00894790"/>
    <w:rsid w:val="008969B7"/>
    <w:rsid w:val="00897844"/>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B47"/>
    <w:rsid w:val="008C0E4C"/>
    <w:rsid w:val="008C13BF"/>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E7DD8"/>
    <w:rsid w:val="008F0479"/>
    <w:rsid w:val="008F0E13"/>
    <w:rsid w:val="008F0FED"/>
    <w:rsid w:val="008F2DF8"/>
    <w:rsid w:val="008F3DB3"/>
    <w:rsid w:val="008F4C58"/>
    <w:rsid w:val="008F4F7B"/>
    <w:rsid w:val="008F4F93"/>
    <w:rsid w:val="008F50CC"/>
    <w:rsid w:val="008F53DC"/>
    <w:rsid w:val="00901050"/>
    <w:rsid w:val="009010F2"/>
    <w:rsid w:val="00901A18"/>
    <w:rsid w:val="00901BA2"/>
    <w:rsid w:val="00903B34"/>
    <w:rsid w:val="00903E7C"/>
    <w:rsid w:val="009044AD"/>
    <w:rsid w:val="00904B5E"/>
    <w:rsid w:val="00904F89"/>
    <w:rsid w:val="00905783"/>
    <w:rsid w:val="009064B9"/>
    <w:rsid w:val="00906E7A"/>
    <w:rsid w:val="00907F21"/>
    <w:rsid w:val="00910681"/>
    <w:rsid w:val="009108C8"/>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338"/>
    <w:rsid w:val="009325D3"/>
    <w:rsid w:val="00934480"/>
    <w:rsid w:val="0093473E"/>
    <w:rsid w:val="009377C8"/>
    <w:rsid w:val="009417D6"/>
    <w:rsid w:val="00942361"/>
    <w:rsid w:val="00942CFD"/>
    <w:rsid w:val="009432EC"/>
    <w:rsid w:val="00944C9C"/>
    <w:rsid w:val="00945494"/>
    <w:rsid w:val="009502E9"/>
    <w:rsid w:val="009506B4"/>
    <w:rsid w:val="00950D12"/>
    <w:rsid w:val="00954865"/>
    <w:rsid w:val="00954B2A"/>
    <w:rsid w:val="0095619A"/>
    <w:rsid w:val="00956977"/>
    <w:rsid w:val="00956A9D"/>
    <w:rsid w:val="009572B0"/>
    <w:rsid w:val="00960541"/>
    <w:rsid w:val="00960BEF"/>
    <w:rsid w:val="00960D0D"/>
    <w:rsid w:val="00961A99"/>
    <w:rsid w:val="00961B78"/>
    <w:rsid w:val="0096263B"/>
    <w:rsid w:val="00962DBA"/>
    <w:rsid w:val="00966C92"/>
    <w:rsid w:val="009709E8"/>
    <w:rsid w:val="00971283"/>
    <w:rsid w:val="00971D1F"/>
    <w:rsid w:val="00972726"/>
    <w:rsid w:val="009729A5"/>
    <w:rsid w:val="00976294"/>
    <w:rsid w:val="00976444"/>
    <w:rsid w:val="00976E28"/>
    <w:rsid w:val="009779E6"/>
    <w:rsid w:val="00981912"/>
    <w:rsid w:val="00983FC7"/>
    <w:rsid w:val="009840AE"/>
    <w:rsid w:val="009869CF"/>
    <w:rsid w:val="00987284"/>
    <w:rsid w:val="00987918"/>
    <w:rsid w:val="009902C0"/>
    <w:rsid w:val="00992C0C"/>
    <w:rsid w:val="00992D28"/>
    <w:rsid w:val="00992E64"/>
    <w:rsid w:val="009934EB"/>
    <w:rsid w:val="00994095"/>
    <w:rsid w:val="00994CB8"/>
    <w:rsid w:val="009953AD"/>
    <w:rsid w:val="00997288"/>
    <w:rsid w:val="0099765D"/>
    <w:rsid w:val="00997FB7"/>
    <w:rsid w:val="009A2838"/>
    <w:rsid w:val="009A2A14"/>
    <w:rsid w:val="009A5626"/>
    <w:rsid w:val="009A56A1"/>
    <w:rsid w:val="009A6452"/>
    <w:rsid w:val="009A6E56"/>
    <w:rsid w:val="009A7831"/>
    <w:rsid w:val="009A78DE"/>
    <w:rsid w:val="009A7911"/>
    <w:rsid w:val="009A7E22"/>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235E"/>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3CE2"/>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42F"/>
    <w:rsid w:val="009E7A31"/>
    <w:rsid w:val="009F0816"/>
    <w:rsid w:val="009F21F3"/>
    <w:rsid w:val="009F2D63"/>
    <w:rsid w:val="009F3AD5"/>
    <w:rsid w:val="009F59F6"/>
    <w:rsid w:val="009F5DEB"/>
    <w:rsid w:val="009F5FB9"/>
    <w:rsid w:val="009F602B"/>
    <w:rsid w:val="009F6FA0"/>
    <w:rsid w:val="009F7D76"/>
    <w:rsid w:val="00A00B14"/>
    <w:rsid w:val="00A02089"/>
    <w:rsid w:val="00A0209F"/>
    <w:rsid w:val="00A02C13"/>
    <w:rsid w:val="00A02D68"/>
    <w:rsid w:val="00A037F9"/>
    <w:rsid w:val="00A03BD2"/>
    <w:rsid w:val="00A03F30"/>
    <w:rsid w:val="00A04F3A"/>
    <w:rsid w:val="00A0557B"/>
    <w:rsid w:val="00A06AA6"/>
    <w:rsid w:val="00A06E69"/>
    <w:rsid w:val="00A1048B"/>
    <w:rsid w:val="00A10EA3"/>
    <w:rsid w:val="00A11E7D"/>
    <w:rsid w:val="00A127DA"/>
    <w:rsid w:val="00A12D61"/>
    <w:rsid w:val="00A134AB"/>
    <w:rsid w:val="00A14C37"/>
    <w:rsid w:val="00A168E7"/>
    <w:rsid w:val="00A17289"/>
    <w:rsid w:val="00A212F9"/>
    <w:rsid w:val="00A22549"/>
    <w:rsid w:val="00A22B92"/>
    <w:rsid w:val="00A23A83"/>
    <w:rsid w:val="00A26687"/>
    <w:rsid w:val="00A273ED"/>
    <w:rsid w:val="00A27789"/>
    <w:rsid w:val="00A27F0F"/>
    <w:rsid w:val="00A30490"/>
    <w:rsid w:val="00A30978"/>
    <w:rsid w:val="00A31529"/>
    <w:rsid w:val="00A323BF"/>
    <w:rsid w:val="00A336FF"/>
    <w:rsid w:val="00A3384B"/>
    <w:rsid w:val="00A3385B"/>
    <w:rsid w:val="00A3388C"/>
    <w:rsid w:val="00A35A10"/>
    <w:rsid w:val="00A3642F"/>
    <w:rsid w:val="00A36A2D"/>
    <w:rsid w:val="00A41804"/>
    <w:rsid w:val="00A41DD2"/>
    <w:rsid w:val="00A42511"/>
    <w:rsid w:val="00A4263F"/>
    <w:rsid w:val="00A43776"/>
    <w:rsid w:val="00A43EEF"/>
    <w:rsid w:val="00A440C6"/>
    <w:rsid w:val="00A44B56"/>
    <w:rsid w:val="00A4543D"/>
    <w:rsid w:val="00A4680D"/>
    <w:rsid w:val="00A46C99"/>
    <w:rsid w:val="00A50443"/>
    <w:rsid w:val="00A505B1"/>
    <w:rsid w:val="00A548C6"/>
    <w:rsid w:val="00A5508D"/>
    <w:rsid w:val="00A55E27"/>
    <w:rsid w:val="00A563E3"/>
    <w:rsid w:val="00A57371"/>
    <w:rsid w:val="00A57E00"/>
    <w:rsid w:val="00A602F9"/>
    <w:rsid w:val="00A6038E"/>
    <w:rsid w:val="00A60E2F"/>
    <w:rsid w:val="00A61F48"/>
    <w:rsid w:val="00A62B67"/>
    <w:rsid w:val="00A62E82"/>
    <w:rsid w:val="00A63306"/>
    <w:rsid w:val="00A64476"/>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98C"/>
    <w:rsid w:val="00A84B2A"/>
    <w:rsid w:val="00A84D31"/>
    <w:rsid w:val="00A85C93"/>
    <w:rsid w:val="00A8613A"/>
    <w:rsid w:val="00A86888"/>
    <w:rsid w:val="00A86E9A"/>
    <w:rsid w:val="00A872DA"/>
    <w:rsid w:val="00A87B86"/>
    <w:rsid w:val="00A904B5"/>
    <w:rsid w:val="00A90F0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CF5"/>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465"/>
    <w:rsid w:val="00AD778C"/>
    <w:rsid w:val="00AD7929"/>
    <w:rsid w:val="00AD7D49"/>
    <w:rsid w:val="00AE085C"/>
    <w:rsid w:val="00AE0CF4"/>
    <w:rsid w:val="00AE0DA7"/>
    <w:rsid w:val="00AE24E3"/>
    <w:rsid w:val="00AE25FD"/>
    <w:rsid w:val="00AE2B73"/>
    <w:rsid w:val="00AE2C97"/>
    <w:rsid w:val="00AE3D2D"/>
    <w:rsid w:val="00AE4800"/>
    <w:rsid w:val="00AE4FBB"/>
    <w:rsid w:val="00AE553D"/>
    <w:rsid w:val="00AE61DF"/>
    <w:rsid w:val="00AE7363"/>
    <w:rsid w:val="00AE79EC"/>
    <w:rsid w:val="00AF0C7D"/>
    <w:rsid w:val="00AF1310"/>
    <w:rsid w:val="00AF2663"/>
    <w:rsid w:val="00AF3470"/>
    <w:rsid w:val="00AF39EA"/>
    <w:rsid w:val="00AF4451"/>
    <w:rsid w:val="00AF5EFC"/>
    <w:rsid w:val="00AF5F23"/>
    <w:rsid w:val="00AF6996"/>
    <w:rsid w:val="00AF6AA7"/>
    <w:rsid w:val="00AF791F"/>
    <w:rsid w:val="00B00DD6"/>
    <w:rsid w:val="00B012F2"/>
    <w:rsid w:val="00B01748"/>
    <w:rsid w:val="00B01777"/>
    <w:rsid w:val="00B02895"/>
    <w:rsid w:val="00B029EA"/>
    <w:rsid w:val="00B02A60"/>
    <w:rsid w:val="00B035A2"/>
    <w:rsid w:val="00B036FB"/>
    <w:rsid w:val="00B03788"/>
    <w:rsid w:val="00B03F58"/>
    <w:rsid w:val="00B053C4"/>
    <w:rsid w:val="00B05977"/>
    <w:rsid w:val="00B06231"/>
    <w:rsid w:val="00B06EF1"/>
    <w:rsid w:val="00B074F1"/>
    <w:rsid w:val="00B11EC9"/>
    <w:rsid w:val="00B11F98"/>
    <w:rsid w:val="00B12454"/>
    <w:rsid w:val="00B145C7"/>
    <w:rsid w:val="00B15237"/>
    <w:rsid w:val="00B15460"/>
    <w:rsid w:val="00B157A8"/>
    <w:rsid w:val="00B17C4D"/>
    <w:rsid w:val="00B209CF"/>
    <w:rsid w:val="00B21365"/>
    <w:rsid w:val="00B21612"/>
    <w:rsid w:val="00B23237"/>
    <w:rsid w:val="00B23B9C"/>
    <w:rsid w:val="00B23BC2"/>
    <w:rsid w:val="00B24BED"/>
    <w:rsid w:val="00B24DAE"/>
    <w:rsid w:val="00B25161"/>
    <w:rsid w:val="00B26370"/>
    <w:rsid w:val="00B2730D"/>
    <w:rsid w:val="00B3009C"/>
    <w:rsid w:val="00B3047E"/>
    <w:rsid w:val="00B32E02"/>
    <w:rsid w:val="00B337C7"/>
    <w:rsid w:val="00B36A55"/>
    <w:rsid w:val="00B40CD7"/>
    <w:rsid w:val="00B442FF"/>
    <w:rsid w:val="00B4473E"/>
    <w:rsid w:val="00B44DA7"/>
    <w:rsid w:val="00B4713D"/>
    <w:rsid w:val="00B47CAA"/>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58B9"/>
    <w:rsid w:val="00B6701E"/>
    <w:rsid w:val="00B6757D"/>
    <w:rsid w:val="00B67A8E"/>
    <w:rsid w:val="00B716CA"/>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24B"/>
    <w:rsid w:val="00B84CF4"/>
    <w:rsid w:val="00B84F32"/>
    <w:rsid w:val="00B85192"/>
    <w:rsid w:val="00B86602"/>
    <w:rsid w:val="00B874AC"/>
    <w:rsid w:val="00B87CF5"/>
    <w:rsid w:val="00B87FCA"/>
    <w:rsid w:val="00B90697"/>
    <w:rsid w:val="00B914AF"/>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129C"/>
    <w:rsid w:val="00BB4238"/>
    <w:rsid w:val="00BB4656"/>
    <w:rsid w:val="00BB4EB2"/>
    <w:rsid w:val="00BB5BDF"/>
    <w:rsid w:val="00BB7020"/>
    <w:rsid w:val="00BB7F37"/>
    <w:rsid w:val="00BC015D"/>
    <w:rsid w:val="00BC1FF2"/>
    <w:rsid w:val="00BC3132"/>
    <w:rsid w:val="00BC3449"/>
    <w:rsid w:val="00BC5389"/>
    <w:rsid w:val="00BC5C62"/>
    <w:rsid w:val="00BC690E"/>
    <w:rsid w:val="00BC6D29"/>
    <w:rsid w:val="00BC7C76"/>
    <w:rsid w:val="00BC7CCF"/>
    <w:rsid w:val="00BD0BDE"/>
    <w:rsid w:val="00BD1383"/>
    <w:rsid w:val="00BD1516"/>
    <w:rsid w:val="00BD1D8F"/>
    <w:rsid w:val="00BD32C1"/>
    <w:rsid w:val="00BD3EE0"/>
    <w:rsid w:val="00BD4BEC"/>
    <w:rsid w:val="00BD4CCB"/>
    <w:rsid w:val="00BD4EC9"/>
    <w:rsid w:val="00BD6D43"/>
    <w:rsid w:val="00BD724C"/>
    <w:rsid w:val="00BE0DE2"/>
    <w:rsid w:val="00BE17D5"/>
    <w:rsid w:val="00BE1941"/>
    <w:rsid w:val="00BE1E60"/>
    <w:rsid w:val="00BE243A"/>
    <w:rsid w:val="00BE2F42"/>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1DB9"/>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BC3"/>
    <w:rsid w:val="00C43D3C"/>
    <w:rsid w:val="00C45236"/>
    <w:rsid w:val="00C4548E"/>
    <w:rsid w:val="00C462C7"/>
    <w:rsid w:val="00C468CB"/>
    <w:rsid w:val="00C47B5E"/>
    <w:rsid w:val="00C47DCD"/>
    <w:rsid w:val="00C5000E"/>
    <w:rsid w:val="00C53C79"/>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5C69"/>
    <w:rsid w:val="00C77579"/>
    <w:rsid w:val="00C81C12"/>
    <w:rsid w:val="00C82D57"/>
    <w:rsid w:val="00C83EF1"/>
    <w:rsid w:val="00C842C6"/>
    <w:rsid w:val="00C84518"/>
    <w:rsid w:val="00C85807"/>
    <w:rsid w:val="00C85D5D"/>
    <w:rsid w:val="00C86BC5"/>
    <w:rsid w:val="00C8731B"/>
    <w:rsid w:val="00C9051D"/>
    <w:rsid w:val="00C908A6"/>
    <w:rsid w:val="00C90B71"/>
    <w:rsid w:val="00C90F26"/>
    <w:rsid w:val="00C9225F"/>
    <w:rsid w:val="00C93D29"/>
    <w:rsid w:val="00C93DDD"/>
    <w:rsid w:val="00C94E39"/>
    <w:rsid w:val="00C952F8"/>
    <w:rsid w:val="00CA1B88"/>
    <w:rsid w:val="00CA252C"/>
    <w:rsid w:val="00CA33F9"/>
    <w:rsid w:val="00CA405C"/>
    <w:rsid w:val="00CA722D"/>
    <w:rsid w:val="00CA753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5AA6"/>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402"/>
    <w:rsid w:val="00CF3634"/>
    <w:rsid w:val="00CF3764"/>
    <w:rsid w:val="00CF4765"/>
    <w:rsid w:val="00CF5643"/>
    <w:rsid w:val="00CF641C"/>
    <w:rsid w:val="00CF6687"/>
    <w:rsid w:val="00CF6824"/>
    <w:rsid w:val="00CF6C2A"/>
    <w:rsid w:val="00D00CEA"/>
    <w:rsid w:val="00D011E8"/>
    <w:rsid w:val="00D0306E"/>
    <w:rsid w:val="00D03FB7"/>
    <w:rsid w:val="00D049A6"/>
    <w:rsid w:val="00D0505F"/>
    <w:rsid w:val="00D05B00"/>
    <w:rsid w:val="00D0670D"/>
    <w:rsid w:val="00D070CE"/>
    <w:rsid w:val="00D13517"/>
    <w:rsid w:val="00D13B7C"/>
    <w:rsid w:val="00D13E32"/>
    <w:rsid w:val="00D14DCE"/>
    <w:rsid w:val="00D15D4E"/>
    <w:rsid w:val="00D16509"/>
    <w:rsid w:val="00D16DAF"/>
    <w:rsid w:val="00D1726E"/>
    <w:rsid w:val="00D17A70"/>
    <w:rsid w:val="00D21A27"/>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3A03"/>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292"/>
    <w:rsid w:val="00D55D2E"/>
    <w:rsid w:val="00D55EB7"/>
    <w:rsid w:val="00D567D1"/>
    <w:rsid w:val="00D56EA0"/>
    <w:rsid w:val="00D5791D"/>
    <w:rsid w:val="00D60677"/>
    <w:rsid w:val="00D6217B"/>
    <w:rsid w:val="00D6250C"/>
    <w:rsid w:val="00D63E70"/>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5FD"/>
    <w:rsid w:val="00DB0B02"/>
    <w:rsid w:val="00DB0CAD"/>
    <w:rsid w:val="00DB0D64"/>
    <w:rsid w:val="00DB1858"/>
    <w:rsid w:val="00DB2DDC"/>
    <w:rsid w:val="00DB3554"/>
    <w:rsid w:val="00DB3C03"/>
    <w:rsid w:val="00DB5757"/>
    <w:rsid w:val="00DB59BA"/>
    <w:rsid w:val="00DB5A6F"/>
    <w:rsid w:val="00DB6135"/>
    <w:rsid w:val="00DB63B8"/>
    <w:rsid w:val="00DB6F56"/>
    <w:rsid w:val="00DB72E3"/>
    <w:rsid w:val="00DB797F"/>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53D4"/>
    <w:rsid w:val="00DD7896"/>
    <w:rsid w:val="00DD7992"/>
    <w:rsid w:val="00DE356D"/>
    <w:rsid w:val="00DE358C"/>
    <w:rsid w:val="00DE3638"/>
    <w:rsid w:val="00DE3CA4"/>
    <w:rsid w:val="00DE4F7F"/>
    <w:rsid w:val="00DE5C3B"/>
    <w:rsid w:val="00DE6AA7"/>
    <w:rsid w:val="00DE7E23"/>
    <w:rsid w:val="00DF05E1"/>
    <w:rsid w:val="00DF08BE"/>
    <w:rsid w:val="00DF1AA8"/>
    <w:rsid w:val="00DF1C52"/>
    <w:rsid w:val="00DF3BD6"/>
    <w:rsid w:val="00DF3D84"/>
    <w:rsid w:val="00E00DF7"/>
    <w:rsid w:val="00E01B47"/>
    <w:rsid w:val="00E0494C"/>
    <w:rsid w:val="00E11AC6"/>
    <w:rsid w:val="00E1210E"/>
    <w:rsid w:val="00E1589F"/>
    <w:rsid w:val="00E159A9"/>
    <w:rsid w:val="00E16159"/>
    <w:rsid w:val="00E162DE"/>
    <w:rsid w:val="00E164F4"/>
    <w:rsid w:val="00E16B12"/>
    <w:rsid w:val="00E17763"/>
    <w:rsid w:val="00E20414"/>
    <w:rsid w:val="00E20E21"/>
    <w:rsid w:val="00E21B3D"/>
    <w:rsid w:val="00E22311"/>
    <w:rsid w:val="00E224CA"/>
    <w:rsid w:val="00E22B9E"/>
    <w:rsid w:val="00E24083"/>
    <w:rsid w:val="00E2430A"/>
    <w:rsid w:val="00E247A8"/>
    <w:rsid w:val="00E250D5"/>
    <w:rsid w:val="00E25877"/>
    <w:rsid w:val="00E25DA1"/>
    <w:rsid w:val="00E26D43"/>
    <w:rsid w:val="00E27553"/>
    <w:rsid w:val="00E306F9"/>
    <w:rsid w:val="00E31824"/>
    <w:rsid w:val="00E31FD5"/>
    <w:rsid w:val="00E3586A"/>
    <w:rsid w:val="00E35A55"/>
    <w:rsid w:val="00E35D14"/>
    <w:rsid w:val="00E35D78"/>
    <w:rsid w:val="00E37267"/>
    <w:rsid w:val="00E42D05"/>
    <w:rsid w:val="00E43825"/>
    <w:rsid w:val="00E43CB3"/>
    <w:rsid w:val="00E44E27"/>
    <w:rsid w:val="00E4556C"/>
    <w:rsid w:val="00E456E8"/>
    <w:rsid w:val="00E45DE5"/>
    <w:rsid w:val="00E47ABF"/>
    <w:rsid w:val="00E504B5"/>
    <w:rsid w:val="00E51A53"/>
    <w:rsid w:val="00E5214A"/>
    <w:rsid w:val="00E53DE5"/>
    <w:rsid w:val="00E55777"/>
    <w:rsid w:val="00E567F0"/>
    <w:rsid w:val="00E57C4D"/>
    <w:rsid w:val="00E57C91"/>
    <w:rsid w:val="00E57FB5"/>
    <w:rsid w:val="00E61738"/>
    <w:rsid w:val="00E61D6C"/>
    <w:rsid w:val="00E61FE8"/>
    <w:rsid w:val="00E624AE"/>
    <w:rsid w:val="00E62F97"/>
    <w:rsid w:val="00E63738"/>
    <w:rsid w:val="00E64CAB"/>
    <w:rsid w:val="00E65785"/>
    <w:rsid w:val="00E669A4"/>
    <w:rsid w:val="00E6754C"/>
    <w:rsid w:val="00E67A75"/>
    <w:rsid w:val="00E70869"/>
    <w:rsid w:val="00E71773"/>
    <w:rsid w:val="00E73496"/>
    <w:rsid w:val="00E75571"/>
    <w:rsid w:val="00E755D4"/>
    <w:rsid w:val="00E75F95"/>
    <w:rsid w:val="00E77279"/>
    <w:rsid w:val="00E77A55"/>
    <w:rsid w:val="00E77DF5"/>
    <w:rsid w:val="00E81241"/>
    <w:rsid w:val="00E82973"/>
    <w:rsid w:val="00E83756"/>
    <w:rsid w:val="00E853AE"/>
    <w:rsid w:val="00E8548A"/>
    <w:rsid w:val="00E85DED"/>
    <w:rsid w:val="00E86FF0"/>
    <w:rsid w:val="00E90439"/>
    <w:rsid w:val="00E90F5C"/>
    <w:rsid w:val="00E94D9B"/>
    <w:rsid w:val="00E95D33"/>
    <w:rsid w:val="00E9633A"/>
    <w:rsid w:val="00E96816"/>
    <w:rsid w:val="00E97EA5"/>
    <w:rsid w:val="00EA0303"/>
    <w:rsid w:val="00EA0393"/>
    <w:rsid w:val="00EA0EEE"/>
    <w:rsid w:val="00EA32DC"/>
    <w:rsid w:val="00EA4337"/>
    <w:rsid w:val="00EA4689"/>
    <w:rsid w:val="00EA56AA"/>
    <w:rsid w:val="00EA7A58"/>
    <w:rsid w:val="00EA7AC6"/>
    <w:rsid w:val="00EA7E6F"/>
    <w:rsid w:val="00EB08B5"/>
    <w:rsid w:val="00EB0988"/>
    <w:rsid w:val="00EB1598"/>
    <w:rsid w:val="00EB1713"/>
    <w:rsid w:val="00EB19CA"/>
    <w:rsid w:val="00EB2220"/>
    <w:rsid w:val="00EB31EA"/>
    <w:rsid w:val="00EB32E9"/>
    <w:rsid w:val="00EB34FF"/>
    <w:rsid w:val="00EB4170"/>
    <w:rsid w:val="00EB51CD"/>
    <w:rsid w:val="00EB651C"/>
    <w:rsid w:val="00EB786E"/>
    <w:rsid w:val="00EC0CFC"/>
    <w:rsid w:val="00EC154E"/>
    <w:rsid w:val="00EC23DD"/>
    <w:rsid w:val="00EC4D44"/>
    <w:rsid w:val="00EC5658"/>
    <w:rsid w:val="00ED1F41"/>
    <w:rsid w:val="00ED1FA7"/>
    <w:rsid w:val="00ED2535"/>
    <w:rsid w:val="00ED395F"/>
    <w:rsid w:val="00ED3AC7"/>
    <w:rsid w:val="00ED44B7"/>
    <w:rsid w:val="00ED4DC3"/>
    <w:rsid w:val="00ED715A"/>
    <w:rsid w:val="00EE0390"/>
    <w:rsid w:val="00EE0730"/>
    <w:rsid w:val="00EE150A"/>
    <w:rsid w:val="00EE18A4"/>
    <w:rsid w:val="00EE2132"/>
    <w:rsid w:val="00EE293B"/>
    <w:rsid w:val="00EE66D2"/>
    <w:rsid w:val="00EE6EE7"/>
    <w:rsid w:val="00EE70DB"/>
    <w:rsid w:val="00EE7F16"/>
    <w:rsid w:val="00EF023F"/>
    <w:rsid w:val="00EF0734"/>
    <w:rsid w:val="00EF2675"/>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479E"/>
    <w:rsid w:val="00F2612C"/>
    <w:rsid w:val="00F265D2"/>
    <w:rsid w:val="00F265F4"/>
    <w:rsid w:val="00F26E5B"/>
    <w:rsid w:val="00F314B4"/>
    <w:rsid w:val="00F32D70"/>
    <w:rsid w:val="00F33225"/>
    <w:rsid w:val="00F340C4"/>
    <w:rsid w:val="00F3485C"/>
    <w:rsid w:val="00F354F3"/>
    <w:rsid w:val="00F35700"/>
    <w:rsid w:val="00F35F6E"/>
    <w:rsid w:val="00F36AB0"/>
    <w:rsid w:val="00F37120"/>
    <w:rsid w:val="00F37FFD"/>
    <w:rsid w:val="00F40F5F"/>
    <w:rsid w:val="00F41720"/>
    <w:rsid w:val="00F42023"/>
    <w:rsid w:val="00F44B57"/>
    <w:rsid w:val="00F44DC3"/>
    <w:rsid w:val="00F450E4"/>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187F"/>
    <w:rsid w:val="00F720D3"/>
    <w:rsid w:val="00F72787"/>
    <w:rsid w:val="00F73E0E"/>
    <w:rsid w:val="00F74C2B"/>
    <w:rsid w:val="00F7608A"/>
    <w:rsid w:val="00F77274"/>
    <w:rsid w:val="00F7742B"/>
    <w:rsid w:val="00F8077F"/>
    <w:rsid w:val="00F80C56"/>
    <w:rsid w:val="00F83A3A"/>
    <w:rsid w:val="00F841E6"/>
    <w:rsid w:val="00F84996"/>
    <w:rsid w:val="00F84F56"/>
    <w:rsid w:val="00F854F0"/>
    <w:rsid w:val="00F8609F"/>
    <w:rsid w:val="00F861C6"/>
    <w:rsid w:val="00F87F7A"/>
    <w:rsid w:val="00F9076F"/>
    <w:rsid w:val="00F90B43"/>
    <w:rsid w:val="00F914AA"/>
    <w:rsid w:val="00F92356"/>
    <w:rsid w:val="00F9256D"/>
    <w:rsid w:val="00F9259C"/>
    <w:rsid w:val="00F92C5A"/>
    <w:rsid w:val="00F9411F"/>
    <w:rsid w:val="00F94944"/>
    <w:rsid w:val="00F957E0"/>
    <w:rsid w:val="00F95F76"/>
    <w:rsid w:val="00F97425"/>
    <w:rsid w:val="00FA067B"/>
    <w:rsid w:val="00FA134A"/>
    <w:rsid w:val="00FA1D5E"/>
    <w:rsid w:val="00FA333B"/>
    <w:rsid w:val="00FA369A"/>
    <w:rsid w:val="00FA6F0C"/>
    <w:rsid w:val="00FA7075"/>
    <w:rsid w:val="00FA752A"/>
    <w:rsid w:val="00FA7E51"/>
    <w:rsid w:val="00FB03C4"/>
    <w:rsid w:val="00FB1A18"/>
    <w:rsid w:val="00FB2ADE"/>
    <w:rsid w:val="00FB462A"/>
    <w:rsid w:val="00FB5F10"/>
    <w:rsid w:val="00FB5FC3"/>
    <w:rsid w:val="00FB6E8F"/>
    <w:rsid w:val="00FB730D"/>
    <w:rsid w:val="00FC08A1"/>
    <w:rsid w:val="00FC0E1C"/>
    <w:rsid w:val="00FC15F3"/>
    <w:rsid w:val="00FC2B5D"/>
    <w:rsid w:val="00FC45CF"/>
    <w:rsid w:val="00FC6A19"/>
    <w:rsid w:val="00FC6BF2"/>
    <w:rsid w:val="00FC7E98"/>
    <w:rsid w:val="00FC7ED4"/>
    <w:rsid w:val="00FD02CF"/>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161F"/>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89D707ED-CD01-421A-8410-E165A7C38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413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 w:type="character" w:styleId="LineNumber">
    <w:name w:val="line number"/>
    <w:basedOn w:val="DefaultParagraphFont"/>
    <w:uiPriority w:val="99"/>
    <w:semiHidden/>
    <w:unhideWhenUsed/>
    <w:rsid w:val="00C84518"/>
  </w:style>
  <w:style w:type="character" w:customStyle="1" w:styleId="Heading1Char">
    <w:name w:val="Heading 1 Char"/>
    <w:basedOn w:val="DefaultParagraphFont"/>
    <w:link w:val="Heading1"/>
    <w:uiPriority w:val="9"/>
    <w:rsid w:val="000F4137"/>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7028401">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493575149">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6646234">
      <w:bodyDiv w:val="1"/>
      <w:marLeft w:val="0"/>
      <w:marRight w:val="0"/>
      <w:marTop w:val="0"/>
      <w:marBottom w:val="0"/>
      <w:divBdr>
        <w:top w:val="none" w:sz="0" w:space="0" w:color="auto"/>
        <w:left w:val="none" w:sz="0" w:space="0" w:color="auto"/>
        <w:bottom w:val="none" w:sz="0" w:space="0" w:color="auto"/>
        <w:right w:val="none" w:sz="0" w:space="0" w:color="auto"/>
      </w:divBdr>
      <w:divsChild>
        <w:div w:id="1635524095">
          <w:marLeft w:val="0"/>
          <w:marRight w:val="0"/>
          <w:marTop w:val="0"/>
          <w:marBottom w:val="0"/>
          <w:divBdr>
            <w:top w:val="none" w:sz="0" w:space="0" w:color="auto"/>
            <w:left w:val="none" w:sz="0" w:space="0" w:color="auto"/>
            <w:bottom w:val="none" w:sz="0" w:space="0" w:color="auto"/>
            <w:right w:val="none" w:sz="0" w:space="0" w:color="auto"/>
          </w:divBdr>
        </w:div>
        <w:div w:id="1336693215">
          <w:marLeft w:val="0"/>
          <w:marRight w:val="0"/>
          <w:marTop w:val="0"/>
          <w:marBottom w:val="0"/>
          <w:divBdr>
            <w:top w:val="none" w:sz="0" w:space="0" w:color="auto"/>
            <w:left w:val="none" w:sz="0" w:space="0" w:color="auto"/>
            <w:bottom w:val="none" w:sz="0" w:space="0" w:color="auto"/>
            <w:right w:val="none" w:sz="0" w:space="0" w:color="auto"/>
          </w:divBdr>
        </w:div>
        <w:div w:id="2113820950">
          <w:marLeft w:val="0"/>
          <w:marRight w:val="0"/>
          <w:marTop w:val="0"/>
          <w:marBottom w:val="0"/>
          <w:divBdr>
            <w:top w:val="none" w:sz="0" w:space="0" w:color="auto"/>
            <w:left w:val="none" w:sz="0" w:space="0" w:color="auto"/>
            <w:bottom w:val="none" w:sz="0" w:space="0" w:color="auto"/>
            <w:right w:val="none" w:sz="0" w:space="0" w:color="auto"/>
          </w:divBdr>
        </w:div>
        <w:div w:id="1045521344">
          <w:marLeft w:val="0"/>
          <w:marRight w:val="0"/>
          <w:marTop w:val="0"/>
          <w:marBottom w:val="0"/>
          <w:divBdr>
            <w:top w:val="none" w:sz="0" w:space="0" w:color="auto"/>
            <w:left w:val="none" w:sz="0" w:space="0" w:color="auto"/>
            <w:bottom w:val="none" w:sz="0" w:space="0" w:color="auto"/>
            <w:right w:val="none" w:sz="0" w:space="0" w:color="auto"/>
          </w:divBdr>
        </w:div>
      </w:divsChild>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4738" TargetMode="External"/><Relationship Id="rId2" Type="http://schemas.openxmlformats.org/officeDocument/2006/relationships/numbering" Target="numbering.xml"/><Relationship Id="rId16" Type="http://schemas.openxmlformats.org/officeDocument/2006/relationships/hyperlink" Target="https://bugguide.net/node/view/1173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bugguide.net/node/view/787796"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E88A4A-9ACD-4D93-8D81-BA82B3A8A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40</Pages>
  <Words>22116</Words>
  <Characters>126065</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4</cp:revision>
  <dcterms:created xsi:type="dcterms:W3CDTF">2018-10-11T23:23:00Z</dcterms:created>
  <dcterms:modified xsi:type="dcterms:W3CDTF">2018-10-12T02:39:00Z</dcterms:modified>
</cp:coreProperties>
</file>